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2AFFE" w14:textId="77777777" w:rsidR="00FA2D3F" w:rsidRPr="00FA2D3F" w:rsidRDefault="00FA2D3F" w:rsidP="00FA2D3F">
      <w:pPr>
        <w:rPr>
          <w:b/>
          <w:bCs/>
        </w:rPr>
      </w:pPr>
      <w:bookmarkStart w:id="0" w:name="_Toc338321499"/>
      <w:bookmarkStart w:id="1" w:name="_Toc399593426"/>
      <w:r>
        <w:rPr>
          <w:b/>
          <w:bCs/>
        </w:rPr>
        <w:t xml:space="preserve">15.3 </w:t>
      </w:r>
      <w:r w:rsidRPr="00FA2D3F">
        <w:rPr>
          <w:b/>
          <w:bCs/>
        </w:rPr>
        <w:t xml:space="preserve">General Impacts from Climate Change </w:t>
      </w:r>
    </w:p>
    <w:p w14:paraId="67F64B82" w14:textId="77777777" w:rsidR="00FA2D3F" w:rsidRDefault="00FA2D3F" w:rsidP="00FA2D3F"/>
    <w:p w14:paraId="6EBBA8D2" w14:textId="77777777" w:rsidR="00FA2D3F" w:rsidRDefault="00FA2D3F" w:rsidP="00FA2D3F"/>
    <w:p w14:paraId="30486BAA" w14:textId="77777777" w:rsidR="00FA2D3F" w:rsidRDefault="00FA2D3F" w:rsidP="00FA2D3F"/>
    <w:p w14:paraId="65571779" w14:textId="77777777" w:rsidR="00271AB1" w:rsidRPr="00306FD9" w:rsidRDefault="00271AB1" w:rsidP="00FA2D3F">
      <w:pPr>
        <w:rPr>
          <w:u w:val="single"/>
        </w:rPr>
      </w:pPr>
      <w:r w:rsidRPr="00306FD9">
        <w:rPr>
          <w:u w:val="single"/>
        </w:rPr>
        <w:t>Introduction</w:t>
      </w:r>
    </w:p>
    <w:p w14:paraId="153B7F96" w14:textId="77777777" w:rsidR="00271AB1" w:rsidRDefault="00271AB1" w:rsidP="00FA2D3F"/>
    <w:p w14:paraId="2C256B86" w14:textId="0D12BAA5" w:rsidR="00CD1C59" w:rsidRDefault="00201E73" w:rsidP="00FA2D3F">
      <w:r>
        <w:t>A</w:t>
      </w:r>
      <w:r w:rsidR="00FA1771">
        <w:t xml:space="preserve">n increase in </w:t>
      </w:r>
      <w:r w:rsidR="00F53690">
        <w:t xml:space="preserve">global </w:t>
      </w:r>
      <w:r w:rsidR="00FA1771">
        <w:t>atmospheric greenhouse</w:t>
      </w:r>
      <w:r w:rsidR="007D148A">
        <w:t xml:space="preserve"> gas concentrations is</w:t>
      </w:r>
      <w:r w:rsidR="00CD1C59">
        <w:t xml:space="preserve"> </w:t>
      </w:r>
      <w:r w:rsidR="00DB553D">
        <w:t>contributing</w:t>
      </w:r>
      <w:r w:rsidR="00255915">
        <w:t xml:space="preserve"> to</w:t>
      </w:r>
      <w:r w:rsidR="007D148A">
        <w:t xml:space="preserve"> higher temperatures</w:t>
      </w:r>
      <w:r>
        <w:t xml:space="preserve"> in California</w:t>
      </w:r>
      <w:r w:rsidR="00C76F20">
        <w:t xml:space="preserve"> </w:t>
      </w:r>
      <w:r w:rsidR="00C76F20">
        <w:fldChar w:fldCharType="begin"/>
      </w:r>
      <w:r w:rsidR="001C6A74">
        <w:instrText xml:space="preserve"> ADDIN ZOTERO_ITEM CSL_CITATION {"citationID":"bsevps8ge","properties":{"formattedCitation":"(Office of Environmental Health Hazard Assessment, 2018)","plainCitation":"(Office of Environmental Health Hazard Assessment, 2018)"},"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rsidR="00C76F20">
        <w:fldChar w:fldCharType="separate"/>
      </w:r>
      <w:r w:rsidR="001C6A74">
        <w:rPr>
          <w:noProof/>
        </w:rPr>
        <w:t>(Office of Environmental Health Hazard Assessment, 2018)</w:t>
      </w:r>
      <w:r w:rsidR="00C76F20">
        <w:fldChar w:fldCharType="end"/>
      </w:r>
      <w:r w:rsidR="00255915">
        <w:t xml:space="preserve">. </w:t>
      </w:r>
      <w:r w:rsidR="00CD1C59">
        <w:t>As greenhou</w:t>
      </w:r>
      <w:r w:rsidR="00001EF5">
        <w:t>se gas concentrations continue</w:t>
      </w:r>
      <w:r w:rsidR="00CD1C59">
        <w:t xml:space="preserve"> to rise, further </w:t>
      </w:r>
      <w:r w:rsidR="007D148A">
        <w:t>changes to California’s climate</w:t>
      </w:r>
      <w:r w:rsidR="00CD1C59">
        <w:t xml:space="preserve"> are anticipated, with </w:t>
      </w:r>
      <w:r w:rsidR="007D148A">
        <w:t>additional</w:t>
      </w:r>
      <w:r w:rsidR="00CD1C59">
        <w:t xml:space="preserve"> effects on California water resources, </w:t>
      </w:r>
      <w:r w:rsidR="007D148A">
        <w:t>ecosystems</w:t>
      </w:r>
      <w:r w:rsidR="00CD1C59">
        <w:t>, and economy. The extent of these effects will depend on the ultimate level and timing of peak greenhouse gas concentrations.</w:t>
      </w:r>
      <w:r w:rsidR="0011732C">
        <w:t xml:space="preserve"> </w:t>
      </w:r>
      <w:r w:rsidR="007D148A">
        <w:t>Under the Paris Climate Accord</w:t>
      </w:r>
      <w:r w:rsidR="009D434A">
        <w:t xml:space="preserve"> in 2015</w:t>
      </w:r>
      <w:r w:rsidR="00DB553D">
        <w:t>,</w:t>
      </w:r>
      <w:r w:rsidR="007D148A">
        <w:t xml:space="preserve"> a framework </w:t>
      </w:r>
      <w:r w:rsidR="00DB553D">
        <w:t xml:space="preserve">was established </w:t>
      </w:r>
      <w:r w:rsidR="007D148A">
        <w:t>for limiting the ris</w:t>
      </w:r>
      <w:r w:rsidR="001438A6">
        <w:t>e in global temperatures under two</w:t>
      </w:r>
      <w:r w:rsidR="007D148A">
        <w:t xml:space="preserve"> degrees Celsius. </w:t>
      </w:r>
      <w:r w:rsidR="002371D1">
        <w:t xml:space="preserve">In California, policies have been put in place to </w:t>
      </w:r>
      <w:r w:rsidR="004D3BB7">
        <w:t xml:space="preserve">reduce greenhouse gas emissions to </w:t>
      </w:r>
      <w:r w:rsidR="004D3BB7" w:rsidRPr="004D3BB7">
        <w:t xml:space="preserve">at least 40% </w:t>
      </w:r>
      <w:r w:rsidR="004D3BB7">
        <w:t xml:space="preserve">and 80% </w:t>
      </w:r>
      <w:r w:rsidR="004D3BB7" w:rsidRPr="004D3BB7">
        <w:t>below the 1990 level</w:t>
      </w:r>
      <w:r w:rsidR="004D3BB7">
        <w:t>s</w:t>
      </w:r>
      <w:r w:rsidR="004D3BB7" w:rsidRPr="004D3BB7">
        <w:t xml:space="preserve"> by 2030</w:t>
      </w:r>
      <w:r w:rsidR="004D3BB7">
        <w:t xml:space="preserve"> and </w:t>
      </w:r>
      <w:r w:rsidR="004D3BB7" w:rsidRPr="004D3BB7">
        <w:t>2050</w:t>
      </w:r>
      <w:r w:rsidR="004D3BB7">
        <w:t>, respectively</w:t>
      </w:r>
      <w:r w:rsidR="00737E54">
        <w:t xml:space="preserve"> </w:t>
      </w:r>
      <w:r w:rsidR="00737E54">
        <w:fldChar w:fldCharType="begin"/>
      </w:r>
      <w:r w:rsidR="00737E54">
        <w:instrText xml:space="preserve"> ADDIN ZOTERO_ITEM CSL_CITATION {"citationID":"4k22nb1","properties":{"formattedCitation":"(California Air Resources Board, 2017)","plainCitation":"(California Air Resources Board, 2017)"},"citationItems":[{"id":1430,"uris":["http://zotero.org/users/36211/items/QJA8UJC6"],"uri":["http://zotero.org/users/36211/items/QJA8UJC6"],"itemData":{"id":1430,"type":"report","title":"California's 2017 Climate Change Scoping Plan","author":[{"literal":"California Air Resources Board"}],"issued":{"date-parts":[["2017"]]}}}],"schema":"https://github.com/citation-style-language/schema/raw/master/csl-citation.json"} </w:instrText>
      </w:r>
      <w:r w:rsidR="00737E54">
        <w:fldChar w:fldCharType="separate"/>
      </w:r>
      <w:r w:rsidR="00737E54">
        <w:rPr>
          <w:noProof/>
        </w:rPr>
        <w:t>(California Air Resources Board, 2017)</w:t>
      </w:r>
      <w:r w:rsidR="00737E54">
        <w:fldChar w:fldCharType="end"/>
      </w:r>
      <w:r w:rsidR="004D3BB7">
        <w:t>.</w:t>
      </w:r>
      <w:r w:rsidR="00DB553D">
        <w:t xml:space="preserve"> These policies will help to moderate increases in temperature, but uncertainty remains regarding how </w:t>
      </w:r>
      <w:r w:rsidR="009E3059">
        <w:t>high greenhouse gas concentrations will be in the future</w:t>
      </w:r>
      <w:r w:rsidR="00DB553D">
        <w:t>.</w:t>
      </w:r>
    </w:p>
    <w:p w14:paraId="0427660F" w14:textId="77777777" w:rsidR="002371D1" w:rsidRDefault="002371D1" w:rsidP="00FA2D3F"/>
    <w:p w14:paraId="72AF686E" w14:textId="7324C77C" w:rsidR="00372F31" w:rsidRDefault="009E3059" w:rsidP="00FA2D3F">
      <w:r>
        <w:t>G</w:t>
      </w:r>
      <w:r w:rsidR="00B8171E">
        <w:t xml:space="preserve">lobal climate models </w:t>
      </w:r>
      <w:r w:rsidR="00542677">
        <w:t xml:space="preserve">(GCM) </w:t>
      </w:r>
      <w:r w:rsidR="009D434A">
        <w:t xml:space="preserve">are </w:t>
      </w:r>
      <w:r w:rsidR="001C29D3">
        <w:t xml:space="preserve">mechanistic models </w:t>
      </w:r>
      <w:r w:rsidR="009D434A">
        <w:t xml:space="preserve">used to </w:t>
      </w:r>
      <w:r w:rsidR="001C29D3">
        <w:t xml:space="preserve">understand and predict how changes in variables such as greenhouse gas concentrations will affect future </w:t>
      </w:r>
      <w:r w:rsidR="006451E9">
        <w:t>climate</w:t>
      </w:r>
      <w:r w:rsidR="001438A6">
        <w:t xml:space="preserve"> at global scales</w:t>
      </w:r>
      <w:r w:rsidR="006451E9">
        <w:t xml:space="preserve">. </w:t>
      </w:r>
      <w:r>
        <w:t>GCM</w:t>
      </w:r>
      <w:r w:rsidR="001438A6">
        <w:t>s</w:t>
      </w:r>
      <w:r>
        <w:t xml:space="preserve"> are developed and maintained by </w:t>
      </w:r>
      <w:r w:rsidR="001438A6">
        <w:t>various</w:t>
      </w:r>
      <w:r>
        <w:t xml:space="preserve"> research</w:t>
      </w:r>
      <w:r w:rsidR="006451E9">
        <w:t xml:space="preserve"> groups around the world, </w:t>
      </w:r>
      <w:r w:rsidR="001438A6">
        <w:t xml:space="preserve">with </w:t>
      </w:r>
      <w:r w:rsidR="006451E9">
        <w:t xml:space="preserve">each </w:t>
      </w:r>
      <w:r w:rsidR="001438A6">
        <w:t xml:space="preserve">group using a </w:t>
      </w:r>
      <w:r w:rsidR="006451E9">
        <w:t xml:space="preserve">slightly different approach to modeling the underlying atmospheric physics. </w:t>
      </w:r>
      <w:r>
        <w:t xml:space="preserve">The </w:t>
      </w:r>
      <w:r w:rsidRPr="00542677">
        <w:t xml:space="preserve">5th Coupled Model </w:t>
      </w:r>
      <w:proofErr w:type="spellStart"/>
      <w:r w:rsidRPr="00542677">
        <w:t>Intercomparison</w:t>
      </w:r>
      <w:proofErr w:type="spellEnd"/>
      <w:r w:rsidRPr="00542677">
        <w:t xml:space="preserve"> Project (CMIP5)</w:t>
      </w:r>
      <w:r w:rsidR="001438A6">
        <w:t xml:space="preserve"> is</w:t>
      </w:r>
      <w:r>
        <w:t xml:space="preserve"> a coordinated experiment to simulate each </w:t>
      </w:r>
      <w:r w:rsidR="001438A6">
        <w:t xml:space="preserve">GCM </w:t>
      </w:r>
      <w:r>
        <w:t>using the same forcing inputs (i.e. greenhouse gas conc</w:t>
      </w:r>
      <w:r w:rsidR="001438A6">
        <w:t>entrations). This project permits the</w:t>
      </w:r>
      <w:r>
        <w:t xml:space="preserve"> c</w:t>
      </w:r>
      <w:r w:rsidR="006451E9">
        <w:t xml:space="preserve">omparison </w:t>
      </w:r>
      <w:r>
        <w:t>of</w:t>
      </w:r>
      <w:r w:rsidR="006451E9">
        <w:t xml:space="preserve"> </w:t>
      </w:r>
      <w:r>
        <w:t>output between</w:t>
      </w:r>
      <w:r w:rsidR="001438A6">
        <w:t xml:space="preserve"> different</w:t>
      </w:r>
      <w:r>
        <w:t xml:space="preserve"> </w:t>
      </w:r>
      <w:r w:rsidR="001438A6">
        <w:t>GCMs</w:t>
      </w:r>
      <w:r>
        <w:t xml:space="preserve">, providing an estimate of </w:t>
      </w:r>
      <w:r w:rsidR="000E1AFE">
        <w:t>the uncertainty in climate projections.</w:t>
      </w:r>
      <w:r w:rsidR="006451E9">
        <w:t xml:space="preserve"> As future concentrations are unknown, CMIP5 </w:t>
      </w:r>
      <w:r w:rsidR="00372F31">
        <w:t>uses</w:t>
      </w:r>
      <w:r w:rsidR="000E1AFE">
        <w:t xml:space="preserve"> </w:t>
      </w:r>
      <w:r w:rsidR="00372F31">
        <w:t>four</w:t>
      </w:r>
      <w:r w:rsidR="006451E9">
        <w:t xml:space="preserve"> </w:t>
      </w:r>
      <w:r w:rsidR="00372F31">
        <w:t xml:space="preserve">different </w:t>
      </w:r>
      <w:r w:rsidR="00EC7AFE" w:rsidRPr="000E1AFE">
        <w:t>Repre</w:t>
      </w:r>
      <w:r w:rsidR="00EC7AFE">
        <w:t xml:space="preserve">sentative Concentration Pathways (RCPs) to force the models </w:t>
      </w:r>
      <w:r w:rsidR="00EC7AFE">
        <w:fldChar w:fldCharType="begin"/>
      </w:r>
      <w:r w:rsidR="00EC7AFE">
        <w:instrText xml:space="preserve"> ADDIN ZOTERO_ITEM CSL_CITATION {"citationID":"rth4sr76a","properties":{"formattedCitation":"(van Vuuren et al., 2011)","plainCitation":"(van Vuuren et al., 2011)"},"citationItems":[{"id":1431,"uris":["http://zotero.org/users/36211/items/4Q2SHJKK"],"uri":["http://zotero.org/users/36211/items/4Q2SHJKK"],"itemData":{"id":1431,"type":"article-journal","title":"The representative concentration pathways: an overview","container-title":"Climatic Change","page":"5","volume":"109","issue":"1-2","source":"link.springer.com","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DOI":"10.1007/s10584-011-0148-z","ISSN":"0165-0009, 1573-1480","shortTitle":"The representative concentration pathways","journalAbbreviation":"Climatic Change","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EC7AFE">
        <w:fldChar w:fldCharType="separate"/>
      </w:r>
      <w:r w:rsidR="00EC7AFE">
        <w:rPr>
          <w:noProof/>
        </w:rPr>
        <w:t>(van Vuuren et al., 2011)</w:t>
      </w:r>
      <w:r w:rsidR="00EC7AFE">
        <w:fldChar w:fldCharType="end"/>
      </w:r>
      <w:r w:rsidR="00EC7AFE">
        <w:t>. The four RCPs</w:t>
      </w:r>
      <w:r w:rsidR="00E27B2D">
        <w:t>,</w:t>
      </w:r>
      <w:r w:rsidR="00EC7AFE">
        <w:t xml:space="preserve"> RCP</w:t>
      </w:r>
      <w:r w:rsidR="00E27B2D">
        <w:t>2.6, RCP4.5, RCP6.0, and RCP8.5,</w:t>
      </w:r>
      <w:r w:rsidR="00EC7AFE">
        <w:t xml:space="preserve"> represent different levels of greenhouse gas emissions and subsequent con</w:t>
      </w:r>
      <w:r w:rsidR="00E27B2D">
        <w:t>centrations in the atmosphere. The four pathways in order roughly equate to aggressive, moderate, little and no action being taken to reduce greenhou</w:t>
      </w:r>
      <w:r w:rsidR="00661E25">
        <w:t>se gas emissions, respectively.</w:t>
      </w:r>
    </w:p>
    <w:p w14:paraId="77721CFF" w14:textId="77777777" w:rsidR="00CD1C59" w:rsidRDefault="00CD1C59" w:rsidP="00FA2D3F"/>
    <w:p w14:paraId="6AA04EB7" w14:textId="7E5D983E" w:rsidR="00246BE9" w:rsidRDefault="00E27B2D" w:rsidP="00246BE9">
      <w:r>
        <w:t>S</w:t>
      </w:r>
      <w:r w:rsidR="006451E9">
        <w:t xml:space="preserve">patial output </w:t>
      </w:r>
      <w:r>
        <w:t xml:space="preserve">from individual GCMs </w:t>
      </w:r>
      <w:r w:rsidR="009501DF">
        <w:t xml:space="preserve">is generally greater than 100km by 100km, making it difficult to directly apply </w:t>
      </w:r>
      <w:r w:rsidR="00306FD9">
        <w:t xml:space="preserve">GCM results </w:t>
      </w:r>
      <w:r w:rsidR="009501DF">
        <w:t xml:space="preserve">to </w:t>
      </w:r>
      <w:r w:rsidR="0096770C">
        <w:t>heterogeneous</w:t>
      </w:r>
      <w:r w:rsidR="009501DF">
        <w:t xml:space="preserve"> areas such as the Southern Sierra Region, which is topographically, climatically, ecologically and </w:t>
      </w:r>
      <w:proofErr w:type="spellStart"/>
      <w:r w:rsidR="009501DF">
        <w:t>hydrologically</w:t>
      </w:r>
      <w:proofErr w:type="spellEnd"/>
      <w:r w:rsidR="009501DF">
        <w:t xml:space="preserve"> variable.</w:t>
      </w:r>
      <w:r w:rsidR="006451E9">
        <w:t xml:space="preserve"> </w:t>
      </w:r>
      <w:r w:rsidR="00306FD9">
        <w:t>Instead</w:t>
      </w:r>
      <w:r w:rsidR="009501DF">
        <w:t>, output from GCM</w:t>
      </w:r>
      <w:r w:rsidR="00306FD9">
        <w:t>s</w:t>
      </w:r>
      <w:r w:rsidR="009501DF">
        <w:t xml:space="preserve"> must be downscaled, or transformed to a higher resolution, in order to be </w:t>
      </w:r>
      <w:r w:rsidR="00306FD9">
        <w:t>analyzed at a regional scale.</w:t>
      </w:r>
      <w:r w:rsidR="009501DF">
        <w:t xml:space="preserve"> </w:t>
      </w:r>
      <w:r w:rsidR="00BF4B14">
        <w:t xml:space="preserve">Two commonly used approaches for downscaling are dynamic and statistical. Dynamic downscaling </w:t>
      </w:r>
      <w:r w:rsidR="000B38AA">
        <w:t>involves running high-resolution, regional mechanistic models usi</w:t>
      </w:r>
      <w:r w:rsidR="00F93387">
        <w:t xml:space="preserve">ng low resolution GCM output as the driving data. </w:t>
      </w:r>
      <w:r w:rsidR="00661E25">
        <w:t>Alternatively, s</w:t>
      </w:r>
      <w:r w:rsidR="00F93387">
        <w:t xml:space="preserve">tatistical downscaling consists of developing statistical relationships between </w:t>
      </w:r>
      <w:r w:rsidR="00F93387">
        <w:lastRenderedPageBreak/>
        <w:t>local-scale climate variables and large-scale climate variab</w:t>
      </w:r>
      <w:r w:rsidR="00661E25">
        <w:t>les that can be modeled by GCMs</w:t>
      </w:r>
      <w:r w:rsidR="00F93387">
        <w:t xml:space="preserve"> </w:t>
      </w:r>
      <w:r w:rsidR="00246BE9">
        <w:fldChar w:fldCharType="begin"/>
      </w:r>
      <w:r w:rsidR="00246BE9">
        <w:instrText xml:space="preserve"> ADDIN ZOTERO_ITEM CSL_CITATION {"citationID":"21rq59mub3","properties":{"formattedCitation":"(Abatzoglou and Brown, 2012)","plainCitation":"(Abatzoglou and Brown, 2012)"},"citationItems":[{"id":960,"uris":["http://zotero.org/users/36211/items/MXFFT7DS"],"uri":["http://zotero.org/users/36211/items/MXFFT7DS"],"itemData":{"id":960,"type":"article-journal","title":"A comparison of statistical downscaling methods suited for wildfire applications","container-title":"International Journal of Climatology","page":"772-780","volume":"32","issue":"5","source":"rmets.onlinelibrary.wiley.com (Atypon)","abstract":"Abstract Place?based data is required in wildfire analyses, particularly in regions of diverse terrain that foster not only strong gradients in meteorological variables, but also complex fire behaviour. However, a majority of downscaling methods are inappropriate for wildfire application due to the lack of daily timescales and variables such as humidity and winds that are important for fuel flammability and fire spread. Two statistical downscaling methods, the daily Bias corrected Spatial Downscaling (BCSD) and the Multivariate Adapted Constructed Analogs (MACA) that directly incorporate daily data from global climate models, were validated over the western US using global reanalysis data. While both methods outperformed results obtained from direct interpolation from reanalysis, MACA exhibited additional skill in temperature, humidity, wind, and precipitation due to its ability to jointly downscale temperature and dew point temperature, and its use of analog patterns rather than interpolation. Both downscaling methods exhibited value added information in tracking fire danger indices and periods of extreme fire danger; however, MACA outperformed the daily BCSD due to its ability to more accurately capture relative humidity and winds. Copyright ? 2011 Royal Meteorological Society","DOI":"10.1002/joc.2312","ISSN":"0899-8418","journalAbbreviation":"International Journal of Climatology","author":[{"family":"Abatzoglou","given":"John"},{"family":"Brown","given":"Timothy"}],"issued":{"date-parts":[["2012",4,10]]}}}],"schema":"https://github.com/citation-style-language/schema/raw/master/csl-citation.json"} </w:instrText>
      </w:r>
      <w:r w:rsidR="00246BE9">
        <w:fldChar w:fldCharType="separate"/>
      </w:r>
      <w:r w:rsidR="00246BE9">
        <w:rPr>
          <w:noProof/>
        </w:rPr>
        <w:t>(Abatzoglou and Brown, 2012)</w:t>
      </w:r>
      <w:r w:rsidR="00246BE9">
        <w:fldChar w:fldCharType="end"/>
      </w:r>
      <w:r w:rsidR="00661E25">
        <w:t>.</w:t>
      </w:r>
    </w:p>
    <w:p w14:paraId="22F8B9D8" w14:textId="77777777" w:rsidR="00246BE9" w:rsidRDefault="00246BE9" w:rsidP="00306FD9"/>
    <w:p w14:paraId="640C8FB0" w14:textId="7625E9E1" w:rsidR="00F93387" w:rsidRDefault="00F93387" w:rsidP="00306FD9">
      <w:r>
        <w:t>In this section, we provide a</w:t>
      </w:r>
      <w:r w:rsidR="00661E25">
        <w:t xml:space="preserve"> literature review of</w:t>
      </w:r>
      <w:r>
        <w:t xml:space="preserve"> what is known about climate change impact</w:t>
      </w:r>
      <w:r w:rsidR="009D7220">
        <w:t>s on</w:t>
      </w:r>
      <w:r>
        <w:t xml:space="preserve"> California and the Sierra Nevada. In addition, we incorporate new understanding about the how climate change will affect the Southern Sierra Region by incorporating key findings from the a report </w:t>
      </w:r>
      <w:r w:rsidR="009D7220">
        <w:t>from</w:t>
      </w:r>
      <w:r>
        <w:t xml:space="preserve"> UC Merced. Full details of the findings (and methodology) can be found in appendix **.  </w:t>
      </w:r>
    </w:p>
    <w:p w14:paraId="781581F0" w14:textId="77777777" w:rsidR="006451E9" w:rsidRDefault="006451E9" w:rsidP="00FA2D3F"/>
    <w:p w14:paraId="1E2EB858" w14:textId="77777777" w:rsidR="006451E9" w:rsidRDefault="006451E9" w:rsidP="00FA2D3F"/>
    <w:p w14:paraId="6B40BD48" w14:textId="136110E4" w:rsidR="00271AB1" w:rsidRPr="00F570DC" w:rsidRDefault="00F570DC" w:rsidP="00FA2D3F">
      <w:pPr>
        <w:rPr>
          <w:u w:val="single"/>
        </w:rPr>
      </w:pPr>
      <w:r w:rsidRPr="00F570DC">
        <w:rPr>
          <w:u w:val="single"/>
        </w:rPr>
        <w:t>T</w:t>
      </w:r>
      <w:r w:rsidR="00271AB1" w:rsidRPr="00F570DC">
        <w:rPr>
          <w:u w:val="single"/>
        </w:rPr>
        <w:t>emperatures</w:t>
      </w:r>
    </w:p>
    <w:p w14:paraId="0DD1C34A" w14:textId="77777777" w:rsidR="00F570DC" w:rsidRDefault="00F570DC" w:rsidP="00FA2D3F"/>
    <w:p w14:paraId="1862C2D2" w14:textId="5E6F6F67" w:rsidR="00C51590" w:rsidRDefault="00E15290" w:rsidP="00FA2D3F">
      <w:r>
        <w:t>T</w:t>
      </w:r>
      <w:r w:rsidR="00256795">
        <w:t xml:space="preserve">emperatures </w:t>
      </w:r>
      <w:r w:rsidR="006E535D">
        <w:t xml:space="preserve">throughout California and the Sierra Nevada </w:t>
      </w:r>
      <w:r>
        <w:t>are increasing.</w:t>
      </w:r>
      <w:r w:rsidR="00020758">
        <w:t xml:space="preserve"> </w:t>
      </w:r>
      <w:r>
        <w:t xml:space="preserve">Over the period from 1918 to 2006, maximum </w:t>
      </w:r>
      <w:r w:rsidR="00690BF3">
        <w:t xml:space="preserve">and minimum </w:t>
      </w:r>
      <w:r>
        <w:t xml:space="preserve">temperatures in California </w:t>
      </w:r>
      <w:r w:rsidR="00690BF3">
        <w:t xml:space="preserve">rose an average of </w:t>
      </w:r>
      <w:r w:rsidR="00C67F5B">
        <w:t>0.07</w:t>
      </w:r>
      <w:r w:rsidR="00C67F5B" w:rsidRPr="00E431A7">
        <w:rPr>
          <w:rFonts w:ascii="Lucida Grande" w:hAnsi="Lucida Grande" w:cs="Lucida Grande"/>
          <w:b/>
          <w:color w:val="000000"/>
        </w:rPr>
        <w:t>°</w:t>
      </w:r>
      <w:r w:rsidR="00C67F5B">
        <w:t>C</w:t>
      </w:r>
      <w:r w:rsidR="00690BF3">
        <w:t xml:space="preserve"> and 0.17</w:t>
      </w:r>
      <w:r w:rsidR="00690BF3" w:rsidRPr="00E431A7">
        <w:rPr>
          <w:rFonts w:ascii="Lucida Grande" w:hAnsi="Lucida Grande" w:cs="Lucida Grande"/>
          <w:b/>
          <w:color w:val="000000"/>
        </w:rPr>
        <w:t>°</w:t>
      </w:r>
      <w:r w:rsidR="00690BF3">
        <w:t>C</w:t>
      </w:r>
      <w:r w:rsidR="00C67F5B">
        <w:t xml:space="preserve"> per decade</w:t>
      </w:r>
      <w:r w:rsidR="00690BF3">
        <w:t xml:space="preserve">, respectively </w:t>
      </w:r>
      <w:r w:rsidR="00690BF3">
        <w:fldChar w:fldCharType="begin"/>
      </w:r>
      <w:r w:rsidR="00690BF3">
        <w:instrText xml:space="preserve"> ADDIN ZOTERO_ITEM CSL_CITATION {"citationID":"fcCWjfAw","properties":{"formattedCitation":"(Cordero et al., 2011)","plainCitation":"(Cordero et al., 2011)"},"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rsidR="00690BF3">
        <w:fldChar w:fldCharType="separate"/>
      </w:r>
      <w:r w:rsidR="00690BF3">
        <w:rPr>
          <w:noProof/>
        </w:rPr>
        <w:t>(Cordero et al., 2011)</w:t>
      </w:r>
      <w:r w:rsidR="00690BF3">
        <w:fldChar w:fldCharType="end"/>
      </w:r>
      <w:r w:rsidR="00690BF3">
        <w:t>.</w:t>
      </w:r>
      <w:r w:rsidR="000A76B9">
        <w:t xml:space="preserve"> T</w:t>
      </w:r>
      <w:r>
        <w:t xml:space="preserve">hese trends </w:t>
      </w:r>
      <w:r w:rsidR="00BD3A88">
        <w:t>have a</w:t>
      </w:r>
      <w:r w:rsidR="00953B77">
        <w:t xml:space="preserve">ccelerated since 1970 </w:t>
      </w:r>
      <w:r w:rsidR="00953B77">
        <w:fldChar w:fldCharType="begin"/>
      </w:r>
      <w:r w:rsidR="00953B77">
        <w:instrText xml:space="preserve"> ADDIN ZOTERO_ITEM CSL_CITATION {"citationID":"gtdcq3b2","properties":{"formattedCitation":"(Cordero et al., 2011)","plainCitation":"(Cordero et al., 2011)"},"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rsidR="00953B77">
        <w:fldChar w:fldCharType="separate"/>
      </w:r>
      <w:r w:rsidR="00953B77">
        <w:rPr>
          <w:noProof/>
        </w:rPr>
        <w:t>(Cordero et al., 2011)</w:t>
      </w:r>
      <w:r w:rsidR="00953B77">
        <w:fldChar w:fldCharType="end"/>
      </w:r>
      <w:r w:rsidR="00CE5457">
        <w:t xml:space="preserve"> and particularly during</w:t>
      </w:r>
      <w:r w:rsidR="00020758">
        <w:t xml:space="preserve"> the past decade</w:t>
      </w:r>
      <w:r w:rsidR="00C5751E">
        <w:t xml:space="preserve">, </w:t>
      </w:r>
      <w:r w:rsidR="009F4F7F">
        <w:t xml:space="preserve">with the </w:t>
      </w:r>
      <w:r w:rsidR="00C5751E">
        <w:t xml:space="preserve">four </w:t>
      </w:r>
      <w:r w:rsidR="009F4F7F">
        <w:t>hottest years on record occurring</w:t>
      </w:r>
      <w:r w:rsidR="00C5751E">
        <w:t xml:space="preserve"> </w:t>
      </w:r>
      <w:r w:rsidR="000A76B9">
        <w:t xml:space="preserve">between </w:t>
      </w:r>
      <w:r w:rsidR="00CE5457">
        <w:t>2014-2017</w:t>
      </w:r>
      <w:r w:rsidR="00C5751E">
        <w:t xml:space="preserve"> </w:t>
      </w:r>
      <w:r w:rsidR="00C5751E">
        <w:fldChar w:fldCharType="begin"/>
      </w:r>
      <w:r w:rsidR="00C5751E">
        <w:instrText xml:space="preserve"> ADDIN ZOTERO_ITEM CSL_CITATION {"citationID":"2g95po7goo","properties":{"formattedCitation":"(Office of Environmental Health Hazard Assessment, 2018)","plainCitation":"(Office of Environmental Health Hazard Assessment, 2018)"},"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rsidR="00C5751E">
        <w:fldChar w:fldCharType="separate"/>
      </w:r>
      <w:r w:rsidR="00C5751E">
        <w:rPr>
          <w:noProof/>
        </w:rPr>
        <w:t>(Office of Environmental Health Hazard Assessment, 2018)</w:t>
      </w:r>
      <w:r w:rsidR="00C5751E">
        <w:fldChar w:fldCharType="end"/>
      </w:r>
      <w:r w:rsidR="00C5751E">
        <w:t xml:space="preserve">. </w:t>
      </w:r>
      <w:r>
        <w:t xml:space="preserve">These increases in temperature are consistent with climate projections and indicate </w:t>
      </w:r>
      <w:r w:rsidR="00BD3A88">
        <w:t xml:space="preserve">that </w:t>
      </w:r>
      <w:r w:rsidR="000A76B9">
        <w:t>California</w:t>
      </w:r>
      <w:r w:rsidR="00BD3A88">
        <w:t xml:space="preserve"> is already seeing the effects of climate change.</w:t>
      </w:r>
      <w:r>
        <w:t xml:space="preserve"> </w:t>
      </w:r>
      <w:r w:rsidR="00BD3A88">
        <w:t xml:space="preserve">In the Sierra Nevada, </w:t>
      </w:r>
      <w:r w:rsidR="00261126">
        <w:t xml:space="preserve">significant warming has also been observed, </w:t>
      </w:r>
      <w:r w:rsidR="000A76B9">
        <w:t xml:space="preserve">although the increases have been smaller than for </w:t>
      </w:r>
      <w:r w:rsidR="00261126">
        <w:t>California as a whole (0.08 and 0.21</w:t>
      </w:r>
      <w:r w:rsidR="00261126" w:rsidRPr="00E431A7">
        <w:rPr>
          <w:rFonts w:ascii="Lucida Grande" w:hAnsi="Lucida Grande" w:cs="Lucida Grande"/>
          <w:b/>
          <w:color w:val="000000"/>
        </w:rPr>
        <w:t>°</w:t>
      </w:r>
      <w:r w:rsidR="00261126">
        <w:t>C per decade for maximum and minimum temperatures, respectively)</w:t>
      </w:r>
      <w:r w:rsidR="009F4F7F">
        <w:t xml:space="preserve"> </w:t>
      </w:r>
      <w:r w:rsidR="009F4F7F">
        <w:fldChar w:fldCharType="begin"/>
      </w:r>
      <w:r w:rsidR="00712468">
        <w:instrText xml:space="preserve"> ADDIN ZOTERO_ITEM CSL_CITATION {"citationID":"pfVm6xrJ","properties":{"formattedCitation":"(Cordero et al., 2011)","plainCitation":"(Cordero et al., 2011)"},"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rsidR="009F4F7F">
        <w:fldChar w:fldCharType="separate"/>
      </w:r>
      <w:r w:rsidR="009F4F7F">
        <w:rPr>
          <w:noProof/>
        </w:rPr>
        <w:t>(Cordero et al., 2011)</w:t>
      </w:r>
      <w:r w:rsidR="009F4F7F">
        <w:fldChar w:fldCharType="end"/>
      </w:r>
      <w:r w:rsidR="00261126">
        <w:t xml:space="preserve">. </w:t>
      </w:r>
      <w:r w:rsidR="00620FFD">
        <w:t>For both the Sierra Nevada and California</w:t>
      </w:r>
      <w:r w:rsidR="005B6FF4">
        <w:t xml:space="preserve">, nighttime temperatures </w:t>
      </w:r>
      <w:r w:rsidR="009F4F7F">
        <w:t>have been</w:t>
      </w:r>
      <w:r w:rsidR="00620FFD">
        <w:t xml:space="preserve"> rising faster than daytime temperatures.</w:t>
      </w:r>
    </w:p>
    <w:p w14:paraId="5D0B11F7" w14:textId="77777777" w:rsidR="00261126" w:rsidRDefault="00261126" w:rsidP="00FA2D3F"/>
    <w:p w14:paraId="733312EF" w14:textId="2EEE8E24" w:rsidR="00B05369" w:rsidRDefault="00620FFD" w:rsidP="009F4F7F">
      <w:r>
        <w:t xml:space="preserve">California </w:t>
      </w:r>
      <w:r w:rsidR="00261126">
        <w:t xml:space="preserve">temperatures are </w:t>
      </w:r>
      <w:r>
        <w:t>projected</w:t>
      </w:r>
      <w:r w:rsidR="00261126">
        <w:t xml:space="preserve"> to continue to increase</w:t>
      </w:r>
      <w:r w:rsidR="001B5842">
        <w:t xml:space="preserve"> during the 21</w:t>
      </w:r>
      <w:r w:rsidR="001B5842" w:rsidRPr="001B5842">
        <w:rPr>
          <w:vertAlign w:val="superscript"/>
        </w:rPr>
        <w:t>st</w:t>
      </w:r>
      <w:r w:rsidR="001B5842">
        <w:t xml:space="preserve"> century</w:t>
      </w:r>
      <w:r w:rsidR="00261126">
        <w:t>.</w:t>
      </w:r>
      <w:r w:rsidR="007218B1">
        <w:t xml:space="preserve"> </w:t>
      </w:r>
      <w:r w:rsidR="0059233A">
        <w:t>Using d</w:t>
      </w:r>
      <w:r w:rsidR="007218B1">
        <w:t xml:space="preserve">ownscaled </w:t>
      </w:r>
      <w:r w:rsidRPr="00542677">
        <w:t>CMIP5</w:t>
      </w:r>
      <w:r>
        <w:t xml:space="preserve"> GCM projections</w:t>
      </w:r>
      <w:r w:rsidR="0059233A">
        <w:t xml:space="preserve">, He et al. </w:t>
      </w:r>
      <w:r w:rsidR="0059233A">
        <w:fldChar w:fldCharType="begin"/>
      </w:r>
      <w:r w:rsidR="0059233A">
        <w:instrText xml:space="preserve"> ADDIN ZOTERO_ITEM CSL_CITATION {"citationID":"2jj4dcj9f7","properties":{"formattedCitation":"(2018)","plainCitation":"(2018)"},"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59233A">
        <w:fldChar w:fldCharType="separate"/>
      </w:r>
      <w:r w:rsidR="0059233A">
        <w:rPr>
          <w:noProof/>
        </w:rPr>
        <w:t>(2018)</w:t>
      </w:r>
      <w:r w:rsidR="0059233A">
        <w:fldChar w:fldCharType="end"/>
      </w:r>
      <w:r w:rsidR="007218B1">
        <w:t xml:space="preserve"> </w:t>
      </w:r>
      <w:r w:rsidR="0059233A">
        <w:t xml:space="preserve">estimated that </w:t>
      </w:r>
      <w:r w:rsidR="00E8543B">
        <w:t xml:space="preserve">California </w:t>
      </w:r>
      <w:r w:rsidR="0059233A">
        <w:t>temperatures would increase between 1.8 and 2.0</w:t>
      </w:r>
      <w:r w:rsidR="0059233A" w:rsidRPr="00E431A7">
        <w:rPr>
          <w:rFonts w:ascii="Lucida Grande" w:hAnsi="Lucida Grande" w:cs="Lucida Grande"/>
          <w:b/>
          <w:color w:val="000000"/>
        </w:rPr>
        <w:t>°</w:t>
      </w:r>
      <w:r w:rsidR="0059233A">
        <w:t>C by mid</w:t>
      </w:r>
      <w:r w:rsidR="00E8543B">
        <w:t>-century and</w:t>
      </w:r>
      <w:r w:rsidR="0059233A">
        <w:t xml:space="preserve"> 2.2 to 2.4</w:t>
      </w:r>
      <w:r w:rsidR="0059233A" w:rsidRPr="00E431A7">
        <w:rPr>
          <w:rFonts w:ascii="Lucida Grande" w:hAnsi="Lucida Grande" w:cs="Lucida Grande"/>
          <w:b/>
          <w:color w:val="000000"/>
        </w:rPr>
        <w:t>°</w:t>
      </w:r>
      <w:r w:rsidR="0059233A">
        <w:t>C by the end of the century, even under the optimistic RCP4.5 scenario.</w:t>
      </w:r>
      <w:r w:rsidR="00E8543B">
        <w:t xml:space="preserve"> Slightly higher</w:t>
      </w:r>
      <w:r w:rsidR="008475B5">
        <w:t xml:space="preserve"> estimates </w:t>
      </w:r>
      <w:r>
        <w:t>are</w:t>
      </w:r>
      <w:r w:rsidR="008475B5">
        <w:t xml:space="preserve"> projected for the Southern Sierra Region. For the </w:t>
      </w:r>
      <w:r w:rsidR="002A0242">
        <w:t xml:space="preserve">RCP4.5, </w:t>
      </w:r>
      <w:r w:rsidR="00E8543B">
        <w:t xml:space="preserve">mean </w:t>
      </w:r>
      <w:r w:rsidR="004B75BA">
        <w:t xml:space="preserve">annual </w:t>
      </w:r>
      <w:r w:rsidR="002A0242">
        <w:t xml:space="preserve">maximum temperatures are </w:t>
      </w:r>
      <w:r w:rsidR="006452E3">
        <w:t>projected</w:t>
      </w:r>
      <w:r w:rsidR="00E8543B">
        <w:t xml:space="preserve"> to increase 2.5</w:t>
      </w:r>
      <w:r w:rsidR="00E8543B" w:rsidRPr="00E431A7">
        <w:rPr>
          <w:rFonts w:ascii="Lucida Grande" w:hAnsi="Lucida Grande" w:cs="Lucida Grande"/>
          <w:b/>
          <w:color w:val="000000"/>
        </w:rPr>
        <w:t>°</w:t>
      </w:r>
      <w:r w:rsidR="00E8543B">
        <w:t>C by mid-century (2040-2069) and 3.3</w:t>
      </w:r>
      <w:r w:rsidR="00E8543B" w:rsidRPr="00E431A7">
        <w:rPr>
          <w:rFonts w:ascii="Lucida Grande" w:hAnsi="Lucida Grande" w:cs="Lucida Grande"/>
          <w:b/>
          <w:color w:val="000000"/>
        </w:rPr>
        <w:t>°</w:t>
      </w:r>
      <w:r w:rsidR="00E8543B">
        <w:t>C</w:t>
      </w:r>
      <w:r w:rsidR="002A0242">
        <w:t xml:space="preserve"> by the end of the century</w:t>
      </w:r>
      <w:r w:rsidR="00E8543B">
        <w:t xml:space="preserve"> (2070-2099)</w:t>
      </w:r>
      <w:r w:rsidR="003B2EC0">
        <w:t xml:space="preserve"> (Figure **</w:t>
      </w:r>
      <w:r w:rsidR="004B75BA">
        <w:t>)</w:t>
      </w:r>
      <w:r w:rsidR="002A0242">
        <w:t>. Under the RCP8.5, temperature</w:t>
      </w:r>
      <w:r w:rsidR="009F4F7F">
        <w:t>s</w:t>
      </w:r>
      <w:r w:rsidR="00E8543B">
        <w:t xml:space="preserve"> are projected</w:t>
      </w:r>
      <w:r w:rsidR="009F4F7F">
        <w:t xml:space="preserve"> to increase</w:t>
      </w:r>
      <w:r w:rsidR="00E8543B">
        <w:t xml:space="preserve"> 3.4</w:t>
      </w:r>
      <w:r w:rsidR="00E8543B" w:rsidRPr="00E431A7">
        <w:rPr>
          <w:rFonts w:ascii="Lucida Grande" w:hAnsi="Lucida Grande" w:cs="Lucida Grande"/>
          <w:b/>
          <w:color w:val="000000"/>
        </w:rPr>
        <w:t>°</w:t>
      </w:r>
      <w:r w:rsidR="00E8543B">
        <w:t>C and 5.2</w:t>
      </w:r>
      <w:r w:rsidR="00E8543B" w:rsidRPr="00E431A7">
        <w:rPr>
          <w:rFonts w:ascii="Lucida Grande" w:hAnsi="Lucida Grande" w:cs="Lucida Grande"/>
          <w:b/>
          <w:color w:val="000000"/>
        </w:rPr>
        <w:t>°</w:t>
      </w:r>
      <w:r w:rsidR="00E8543B">
        <w:t>C, respectively, over the same time periods.</w:t>
      </w:r>
      <w:r w:rsidR="006D1CA1">
        <w:t xml:space="preserve"> </w:t>
      </w:r>
      <w:r w:rsidR="009F4F7F">
        <w:t>M</w:t>
      </w:r>
      <w:r w:rsidR="006D1CA1">
        <w:t>ean annual minimum temperatures in the Southern Sierra Region are</w:t>
      </w:r>
      <w:r w:rsidR="009F4F7F">
        <w:t xml:space="preserve"> projected to increase</w:t>
      </w:r>
      <w:r w:rsidR="006D1CA1">
        <w:t xml:space="preserve"> 2.3</w:t>
      </w:r>
      <w:r w:rsidR="006D1CA1" w:rsidRPr="006D1CA1">
        <w:rPr>
          <w:rFonts w:ascii="Lucida Grande" w:hAnsi="Lucida Grande" w:cs="Lucida Grande"/>
          <w:b/>
          <w:color w:val="000000"/>
        </w:rPr>
        <w:t>°</w:t>
      </w:r>
      <w:r w:rsidR="006D1CA1">
        <w:t>C (2040-2069) and 2.9</w:t>
      </w:r>
      <w:r w:rsidR="006D1CA1" w:rsidRPr="006D1CA1">
        <w:rPr>
          <w:rFonts w:ascii="Lucida Grande" w:hAnsi="Lucida Grande" w:cs="Lucida Grande"/>
          <w:b/>
          <w:color w:val="000000"/>
        </w:rPr>
        <w:t>°</w:t>
      </w:r>
      <w:r w:rsidR="006D1CA1">
        <w:t>C (2070-2099) under the RCP4.5 scenario and 3.1</w:t>
      </w:r>
      <w:r w:rsidR="006D1CA1" w:rsidRPr="006D1CA1">
        <w:rPr>
          <w:rFonts w:ascii="Lucida Grande" w:hAnsi="Lucida Grande" w:cs="Lucida Grande"/>
          <w:b/>
          <w:color w:val="000000"/>
        </w:rPr>
        <w:t>°</w:t>
      </w:r>
      <w:r w:rsidR="006D1CA1">
        <w:t>C (2040-2069) and 5.0</w:t>
      </w:r>
      <w:r w:rsidR="006D1CA1" w:rsidRPr="006D1CA1">
        <w:rPr>
          <w:rFonts w:ascii="Lucida Grande" w:hAnsi="Lucida Grande" w:cs="Lucida Grande"/>
          <w:b/>
          <w:color w:val="000000"/>
        </w:rPr>
        <w:t>°</w:t>
      </w:r>
      <w:r w:rsidR="006D1CA1">
        <w:t xml:space="preserve">C (2070-2099) under RCP8.5. All of these finding indicate that temperatures in the Southern Sierra Region are going to substantially increase. Further, the model projections indicate that </w:t>
      </w:r>
      <w:r w:rsidR="002A5D5C">
        <w:t xml:space="preserve">maximum temperatures </w:t>
      </w:r>
      <w:r w:rsidR="006D1CA1">
        <w:t xml:space="preserve">will </w:t>
      </w:r>
      <w:r w:rsidR="002A5D5C">
        <w:t>increase</w:t>
      </w:r>
      <w:r w:rsidR="006D1CA1">
        <w:t xml:space="preserve"> more than minimum temperatures. These changes run counter to </w:t>
      </w:r>
      <w:r w:rsidR="009F4F7F">
        <w:t xml:space="preserve">currently </w:t>
      </w:r>
      <w:r w:rsidR="006D1CA1">
        <w:t xml:space="preserve">observed temperature increases in California, where minimum temperatures appear to be increasing faster than maximum. However, He et al. </w:t>
      </w:r>
      <w:r w:rsidR="006D1CA1">
        <w:fldChar w:fldCharType="begin"/>
      </w:r>
      <w:r w:rsidR="006D1CA1">
        <w:instrText xml:space="preserve"> ADDIN ZOTERO_ITEM CSL_CITATION {"citationID":"3XH9CfwW","properties":{"formattedCitation":"(2018)","plainCitation":"(2018)"},"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6D1CA1">
        <w:fldChar w:fldCharType="separate"/>
      </w:r>
      <w:r w:rsidR="006D1CA1">
        <w:rPr>
          <w:noProof/>
        </w:rPr>
        <w:t>(2018)</w:t>
      </w:r>
      <w:r w:rsidR="006D1CA1">
        <w:fldChar w:fldCharType="end"/>
      </w:r>
      <w:r w:rsidR="006D1CA1">
        <w:t xml:space="preserve"> </w:t>
      </w:r>
      <w:r w:rsidR="009F4F7F">
        <w:t>reported</w:t>
      </w:r>
      <w:r w:rsidR="006D1CA1">
        <w:t xml:space="preserve"> similar results throughout California</w:t>
      </w:r>
      <w:r w:rsidR="009F4F7F">
        <w:t>.</w:t>
      </w:r>
    </w:p>
    <w:p w14:paraId="78CB624D" w14:textId="348C43C8" w:rsidR="00081B17" w:rsidRDefault="00081B17" w:rsidP="00B05369">
      <w:pPr>
        <w:keepNext/>
      </w:pPr>
      <w:r>
        <w:rPr>
          <w:noProof/>
        </w:rPr>
        <w:drawing>
          <wp:inline distT="0" distB="0" distL="0" distR="0" wp14:anchorId="04112AA0" wp14:editId="19D218F4">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_annual_delta.jpg"/>
                    <pic:cNvPicPr/>
                  </pic:nvPicPr>
                  <pic:blipFill>
                    <a:blip r:embed="rId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7C9C90F" w14:textId="7197F697" w:rsidR="004178C2" w:rsidRDefault="00B05369" w:rsidP="00B05369">
      <w:pPr>
        <w:pStyle w:val="Caption"/>
      </w:pPr>
      <w:r>
        <w:t xml:space="preserve">Figure </w:t>
      </w:r>
      <w:r w:rsidR="00A16B86">
        <w:fldChar w:fldCharType="begin"/>
      </w:r>
      <w:r w:rsidR="00A16B86">
        <w:instrText xml:space="preserve"> SEQ Figure \* ARABIC </w:instrText>
      </w:r>
      <w:r w:rsidR="00A16B86">
        <w:fldChar w:fldCharType="separate"/>
      </w:r>
      <w:r w:rsidR="00600619">
        <w:rPr>
          <w:noProof/>
        </w:rPr>
        <w:t>1</w:t>
      </w:r>
      <w:r w:rsidR="00A16B86">
        <w:rPr>
          <w:noProof/>
        </w:rPr>
        <w:fldChar w:fldCharType="end"/>
      </w:r>
      <w:r>
        <w:t xml:space="preserve">: Projected changes in </w:t>
      </w:r>
      <w:r w:rsidR="00E01C15">
        <w:t xml:space="preserve">mean </w:t>
      </w:r>
      <w:r w:rsidR="00A519D9">
        <w:t xml:space="preserve">annual </w:t>
      </w:r>
      <w:r>
        <w:t>temperature</w:t>
      </w:r>
      <w:r w:rsidR="00A519D9">
        <w:t>s</w:t>
      </w:r>
      <w:r>
        <w:t xml:space="preserve"> for</w:t>
      </w:r>
      <w:r w:rsidR="0053471E">
        <w:t xml:space="preserve"> the</w:t>
      </w:r>
      <w:r>
        <w:t xml:space="preserve"> Southern Sierra Region. Variability in projections represents different GCMs.</w:t>
      </w:r>
      <w:r w:rsidR="00BB78C3">
        <w:t xml:space="preserve"> </w:t>
      </w:r>
      <w:r w:rsidR="00B6337E">
        <w:t>Historical baseline values of m</w:t>
      </w:r>
      <w:r w:rsidR="00BB78C3">
        <w:t xml:space="preserve">aximum and minimum </w:t>
      </w:r>
      <w:r w:rsidR="00B6337E">
        <w:t xml:space="preserve">mean </w:t>
      </w:r>
      <w:r w:rsidR="00347330">
        <w:t xml:space="preserve">annual </w:t>
      </w:r>
      <w:r w:rsidR="0054261D">
        <w:t>temperatures are 15.4</w:t>
      </w:r>
      <w:r w:rsidR="0054261D" w:rsidRPr="00E431A7">
        <w:rPr>
          <w:rFonts w:ascii="Lucida Grande" w:hAnsi="Lucida Grande" w:cs="Lucida Grande"/>
          <w:b w:val="0"/>
          <w:color w:val="000000"/>
        </w:rPr>
        <w:t>°</w:t>
      </w:r>
      <w:r w:rsidR="0054261D">
        <w:t>C and 2.2</w:t>
      </w:r>
      <w:r w:rsidR="0054261D" w:rsidRPr="00E431A7">
        <w:rPr>
          <w:rFonts w:ascii="Lucida Grande" w:hAnsi="Lucida Grande" w:cs="Lucida Grande"/>
          <w:b w:val="0"/>
          <w:color w:val="000000"/>
        </w:rPr>
        <w:t>°</w:t>
      </w:r>
      <w:r w:rsidR="0054261D">
        <w:t>C</w:t>
      </w:r>
      <w:r w:rsidR="00BB78C3">
        <w:t>, respectively.</w:t>
      </w:r>
    </w:p>
    <w:p w14:paraId="445E12EF" w14:textId="77777777" w:rsidR="004178C2" w:rsidRDefault="004178C2" w:rsidP="004178C2"/>
    <w:p w14:paraId="2557ACEF" w14:textId="457F3FFD" w:rsidR="002A0242" w:rsidRDefault="00190337" w:rsidP="004178C2">
      <w:r>
        <w:t>Spatial Comparison</w:t>
      </w:r>
      <w:r w:rsidR="00E01C15">
        <w:t xml:space="preserve">. </w:t>
      </w:r>
      <w:r w:rsidR="003E4AE0">
        <w:t>Map</w:t>
      </w:r>
      <w:r>
        <w:t xml:space="preserve"> of the spatial changes in </w:t>
      </w:r>
      <w:r w:rsidR="00F63EEE">
        <w:t xml:space="preserve">maximum </w:t>
      </w:r>
      <w:r>
        <w:t xml:space="preserve">temperature under </w:t>
      </w:r>
      <w:r w:rsidR="00F63EEE">
        <w:t>six</w:t>
      </w:r>
      <w:r>
        <w:t xml:space="preserve"> scenarios: Historic</w:t>
      </w:r>
      <w:r w:rsidR="00F63EEE">
        <w:t>al, RCP4.5 2070-2099 and RCP8</w:t>
      </w:r>
      <w:r>
        <w:t>.5 2070-2</w:t>
      </w:r>
      <w:r w:rsidR="00F63EEE">
        <w:t>099 for max and min</w:t>
      </w:r>
      <w:r w:rsidR="00246DBC">
        <w:t xml:space="preserve"> for a representative GCM</w:t>
      </w:r>
      <w:r w:rsidR="00F63EEE">
        <w:t>.</w:t>
      </w:r>
      <w:r>
        <w:t xml:space="preserve"> </w:t>
      </w:r>
      <w:r w:rsidR="003E4AE0">
        <w:t>(</w:t>
      </w:r>
      <w:proofErr w:type="gramStart"/>
      <w:r w:rsidR="003E4AE0">
        <w:t>forthcoming</w:t>
      </w:r>
      <w:proofErr w:type="gramEnd"/>
      <w:r w:rsidR="003E4AE0">
        <w:t>)</w:t>
      </w:r>
    </w:p>
    <w:p w14:paraId="11848F68" w14:textId="77777777" w:rsidR="00F63EEE" w:rsidRDefault="00F63EEE" w:rsidP="004178C2"/>
    <w:p w14:paraId="257E482C" w14:textId="75EA3BAD" w:rsidR="00F63EEE" w:rsidRDefault="00F63EEE" w:rsidP="004178C2">
      <w:r>
        <w:t>[Figure **]</w:t>
      </w:r>
    </w:p>
    <w:p w14:paraId="0E647E78" w14:textId="2293FB83" w:rsidR="0085111F" w:rsidRDefault="0085111F" w:rsidP="00A519D9"/>
    <w:p w14:paraId="49B7DC79" w14:textId="76332BBD" w:rsidR="009E7261" w:rsidRDefault="00DB4696" w:rsidP="00A519D9">
      <w:r>
        <w:t>Projected increases in temperatures are expected to vary seasonally in the Southern Sierra Region.</w:t>
      </w:r>
      <w:r w:rsidR="00246DBC">
        <w:t xml:space="preserve"> </w:t>
      </w:r>
      <w:r w:rsidR="009F4F7F">
        <w:t>I</w:t>
      </w:r>
      <w:r>
        <w:t xml:space="preserve">ncreases in winter (Jan-Feb-Mar) maximum temperatures </w:t>
      </w:r>
      <w:r w:rsidR="003E2E16">
        <w:t xml:space="preserve">are projected to </w:t>
      </w:r>
      <w:r>
        <w:t xml:space="preserve">be </w:t>
      </w:r>
      <w:r w:rsidR="009E7261">
        <w:t>slightly</w:t>
      </w:r>
      <w:r w:rsidR="00CB5C4F">
        <w:t xml:space="preserve"> </w:t>
      </w:r>
      <w:r>
        <w:t>smaller</w:t>
      </w:r>
      <w:r w:rsidR="00CB5C4F">
        <w:t xml:space="preserve"> than </w:t>
      </w:r>
      <w:r>
        <w:t>seasonal maximum temperatures</w:t>
      </w:r>
      <w:r w:rsidR="009E7261">
        <w:t xml:space="preserve"> </w:t>
      </w:r>
      <w:r w:rsidR="00CB5C4F">
        <w:t xml:space="preserve">during the </w:t>
      </w:r>
      <w:r w:rsidR="009E7261">
        <w:t xml:space="preserve">remainder of the years (Figure **). </w:t>
      </w:r>
      <w:r>
        <w:t>While winter maximum temperatures will still be well above historical baseline levels, the r</w:t>
      </w:r>
      <w:r w:rsidR="009E7261">
        <w:t xml:space="preserve">elatively </w:t>
      </w:r>
      <w:r>
        <w:t>smaller</w:t>
      </w:r>
      <w:r w:rsidR="009E7261">
        <w:t xml:space="preserve"> </w:t>
      </w:r>
      <w:r>
        <w:t>increases</w:t>
      </w:r>
      <w:r w:rsidR="009E7261">
        <w:t xml:space="preserve"> </w:t>
      </w:r>
      <w:r>
        <w:t>may aid in snowpack accumulation</w:t>
      </w:r>
      <w:r w:rsidR="009E7261">
        <w:t>. However,</w:t>
      </w:r>
      <w:r>
        <w:t xml:space="preserve"> this will be counterbalanced by</w:t>
      </w:r>
      <w:r w:rsidR="009E7261">
        <w:t xml:space="preserve"> relatively </w:t>
      </w:r>
      <w:r>
        <w:t>larger increases in maximum</w:t>
      </w:r>
      <w:r w:rsidR="009E7261">
        <w:t xml:space="preserve"> temperatures during the non-winter months</w:t>
      </w:r>
      <w:r w:rsidR="00965E3F">
        <w:t xml:space="preserve">, which will decrease soil moisture and </w:t>
      </w:r>
      <w:r w:rsidR="009E7261">
        <w:t xml:space="preserve">increase forest water stress. For </w:t>
      </w:r>
      <w:r w:rsidR="00965E3F">
        <w:t xml:space="preserve">seasonal </w:t>
      </w:r>
      <w:r w:rsidR="009E7261">
        <w:t xml:space="preserve">minimum temperatures, </w:t>
      </w:r>
      <w:r w:rsidR="00965E3F">
        <w:t xml:space="preserve">the summer (Jul-Aug-Sep) </w:t>
      </w:r>
      <w:r w:rsidR="00CD6A4B">
        <w:t>season</w:t>
      </w:r>
      <w:r w:rsidR="00965E3F">
        <w:t xml:space="preserve"> is projected to show the largest </w:t>
      </w:r>
      <w:r w:rsidR="00CD6A4B">
        <w:t xml:space="preserve">relative </w:t>
      </w:r>
      <w:r w:rsidR="00965E3F">
        <w:t>increase</w:t>
      </w:r>
      <w:r w:rsidR="009F4F7F">
        <w:t xml:space="preserve"> in</w:t>
      </w:r>
      <w:r w:rsidR="00965E3F">
        <w:t xml:space="preserve"> </w:t>
      </w:r>
      <w:r w:rsidR="009F4F7F">
        <w:t>temperature</w:t>
      </w:r>
      <w:r w:rsidR="00965E3F">
        <w:t xml:space="preserve"> (Figure **)</w:t>
      </w:r>
      <w:r w:rsidR="009E7261">
        <w:t>.</w:t>
      </w:r>
    </w:p>
    <w:p w14:paraId="0D176F47" w14:textId="77777777" w:rsidR="00CD6A4B" w:rsidRDefault="00CD6A4B" w:rsidP="00A519D9"/>
    <w:p w14:paraId="147E57B5" w14:textId="6D519BBA" w:rsidR="00A519D9" w:rsidRDefault="00FA799B" w:rsidP="00A519D9">
      <w:pPr>
        <w:keepNext/>
      </w:pPr>
      <w:r>
        <w:rPr>
          <w:noProof/>
        </w:rPr>
        <w:drawing>
          <wp:inline distT="0" distB="0" distL="0" distR="0" wp14:anchorId="6ED02EB2" wp14:editId="6660110F">
            <wp:extent cx="4229100" cy="338328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_seasonal_max_delta.jpg"/>
                    <pic:cNvPicPr/>
                  </pic:nvPicPr>
                  <pic:blipFill>
                    <a:blip r:embed="rId7">
                      <a:extLst>
                        <a:ext uri="{28A0092B-C50C-407E-A947-70E740481C1C}">
                          <a14:useLocalDpi xmlns:a14="http://schemas.microsoft.com/office/drawing/2010/main" val="0"/>
                        </a:ext>
                      </a:extLst>
                    </a:blip>
                    <a:stretch>
                      <a:fillRect/>
                    </a:stretch>
                  </pic:blipFill>
                  <pic:spPr>
                    <a:xfrm>
                      <a:off x="0" y="0"/>
                      <a:ext cx="4229100" cy="3383280"/>
                    </a:xfrm>
                    <a:prstGeom prst="rect">
                      <a:avLst/>
                    </a:prstGeom>
                  </pic:spPr>
                </pic:pic>
              </a:graphicData>
            </a:graphic>
          </wp:inline>
        </w:drawing>
      </w:r>
    </w:p>
    <w:p w14:paraId="55A85871" w14:textId="05C1A9B3" w:rsidR="00A519D9" w:rsidRDefault="00A519D9" w:rsidP="00B6337E">
      <w:pPr>
        <w:pStyle w:val="Caption"/>
      </w:pPr>
      <w:r>
        <w:t xml:space="preserve">Figure </w:t>
      </w:r>
      <w:r w:rsidR="00A16B86">
        <w:fldChar w:fldCharType="begin"/>
      </w:r>
      <w:r w:rsidR="00A16B86">
        <w:instrText xml:space="preserve"> SEQ Figure \* ARABIC </w:instrText>
      </w:r>
      <w:r w:rsidR="00A16B86">
        <w:fldChar w:fldCharType="separate"/>
      </w:r>
      <w:r w:rsidR="00600619">
        <w:rPr>
          <w:noProof/>
        </w:rPr>
        <w:t>2</w:t>
      </w:r>
      <w:r w:rsidR="00A16B86">
        <w:rPr>
          <w:noProof/>
        </w:rPr>
        <w:fldChar w:fldCharType="end"/>
      </w:r>
      <w:r w:rsidR="00B6337E">
        <w:t xml:space="preserve">: Projected changes in maximum mean seasonal temperatures for </w:t>
      </w:r>
      <w:r w:rsidR="0053471E">
        <w:t xml:space="preserve">the </w:t>
      </w:r>
      <w:r w:rsidR="00B6337E">
        <w:t>Southern Sierra Region. Variability in projections represents different GCMs. Historical baseline values of maximum mean seasonal temperatures are 8.3</w:t>
      </w:r>
      <w:r w:rsidR="00B6337E" w:rsidRPr="00E431A7">
        <w:rPr>
          <w:rFonts w:ascii="Lucida Grande" w:hAnsi="Lucida Grande" w:cs="Lucida Grande"/>
          <w:b w:val="0"/>
          <w:color w:val="000000"/>
        </w:rPr>
        <w:t>°</w:t>
      </w:r>
      <w:r w:rsidR="00B6337E">
        <w:t>C, 17.4</w:t>
      </w:r>
      <w:r w:rsidR="00B6337E" w:rsidRPr="00E431A7">
        <w:rPr>
          <w:rFonts w:ascii="Lucida Grande" w:hAnsi="Lucida Grande" w:cs="Lucida Grande"/>
          <w:b w:val="0"/>
          <w:color w:val="000000"/>
        </w:rPr>
        <w:t>°</w:t>
      </w:r>
      <w:r w:rsidR="00B6337E">
        <w:t>C, 24.4</w:t>
      </w:r>
      <w:r w:rsidR="00B6337E" w:rsidRPr="00E431A7">
        <w:rPr>
          <w:rFonts w:ascii="Lucida Grande" w:hAnsi="Lucida Grande" w:cs="Lucida Grande"/>
          <w:b w:val="0"/>
          <w:color w:val="000000"/>
        </w:rPr>
        <w:t>°</w:t>
      </w:r>
      <w:r w:rsidR="00B6337E">
        <w:t>C and 11.5</w:t>
      </w:r>
      <w:r w:rsidR="00B6337E" w:rsidRPr="00E431A7">
        <w:rPr>
          <w:rFonts w:ascii="Lucida Grande" w:hAnsi="Lucida Grande" w:cs="Lucida Grande"/>
          <w:b w:val="0"/>
          <w:color w:val="000000"/>
        </w:rPr>
        <w:t>°</w:t>
      </w:r>
      <w:r w:rsidR="00B6337E">
        <w:t>C for Jan-Feb-Mar, Apr-May-Jun, Jul-Aug-Sep, and Oct-Nov-Dec, respectively.</w:t>
      </w:r>
    </w:p>
    <w:p w14:paraId="1470CA02" w14:textId="77777777" w:rsidR="00A519D9" w:rsidRDefault="00A519D9" w:rsidP="00A519D9"/>
    <w:p w14:paraId="3C03BAB5" w14:textId="555F169C" w:rsidR="00A519D9" w:rsidRDefault="00FA799B" w:rsidP="00A519D9">
      <w:pPr>
        <w:keepNext/>
      </w:pPr>
      <w:r>
        <w:rPr>
          <w:noProof/>
        </w:rPr>
        <w:drawing>
          <wp:inline distT="0" distB="0" distL="0" distR="0" wp14:anchorId="3BF333F1" wp14:editId="6484FC28">
            <wp:extent cx="4224817" cy="33798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_seasonal_min_delta.jpg"/>
                    <pic:cNvPicPr/>
                  </pic:nvPicPr>
                  <pic:blipFill>
                    <a:blip r:embed="rId8">
                      <a:extLst>
                        <a:ext uri="{28A0092B-C50C-407E-A947-70E740481C1C}">
                          <a14:useLocalDpi xmlns:a14="http://schemas.microsoft.com/office/drawing/2010/main" val="0"/>
                        </a:ext>
                      </a:extLst>
                    </a:blip>
                    <a:stretch>
                      <a:fillRect/>
                    </a:stretch>
                  </pic:blipFill>
                  <pic:spPr>
                    <a:xfrm>
                      <a:off x="0" y="0"/>
                      <a:ext cx="4224817" cy="3379851"/>
                    </a:xfrm>
                    <a:prstGeom prst="rect">
                      <a:avLst/>
                    </a:prstGeom>
                  </pic:spPr>
                </pic:pic>
              </a:graphicData>
            </a:graphic>
          </wp:inline>
        </w:drawing>
      </w:r>
    </w:p>
    <w:p w14:paraId="2DE4F0AF" w14:textId="3410DB81" w:rsidR="00B6337E" w:rsidRDefault="00A519D9" w:rsidP="00B6337E">
      <w:pPr>
        <w:pStyle w:val="Caption"/>
      </w:pPr>
      <w:r>
        <w:t xml:space="preserve">Figure </w:t>
      </w:r>
      <w:r w:rsidR="00A16B86">
        <w:fldChar w:fldCharType="begin"/>
      </w:r>
      <w:r w:rsidR="00A16B86">
        <w:instrText xml:space="preserve"> SEQ Figure \* ARABIC </w:instrText>
      </w:r>
      <w:r w:rsidR="00A16B86">
        <w:fldChar w:fldCharType="separate"/>
      </w:r>
      <w:r w:rsidR="00600619">
        <w:rPr>
          <w:noProof/>
        </w:rPr>
        <w:t>3</w:t>
      </w:r>
      <w:r w:rsidR="00A16B86">
        <w:rPr>
          <w:noProof/>
        </w:rPr>
        <w:fldChar w:fldCharType="end"/>
      </w:r>
      <w:r w:rsidR="00B6337E">
        <w:t xml:space="preserve">: Projected changes in minimum mean seasonal temperatures for </w:t>
      </w:r>
      <w:r w:rsidR="0053471E">
        <w:t xml:space="preserve">the </w:t>
      </w:r>
      <w:r w:rsidR="00B6337E">
        <w:t>Southern Sierra Region. Variability in projections represents different GCMs. Historical baseline values of minimum mean seasonal temperatures are -3.6</w:t>
      </w:r>
      <w:r w:rsidR="00B6337E" w:rsidRPr="00E431A7">
        <w:rPr>
          <w:rFonts w:ascii="Lucida Grande" w:hAnsi="Lucida Grande" w:cs="Lucida Grande"/>
          <w:b w:val="0"/>
          <w:color w:val="000000"/>
        </w:rPr>
        <w:t>°</w:t>
      </w:r>
      <w:r w:rsidR="00B6337E">
        <w:t>C, 3.5</w:t>
      </w:r>
      <w:r w:rsidR="00B6337E" w:rsidRPr="00E431A7">
        <w:rPr>
          <w:rFonts w:ascii="Lucida Grande" w:hAnsi="Lucida Grande" w:cs="Lucida Grande"/>
          <w:b w:val="0"/>
          <w:color w:val="000000"/>
        </w:rPr>
        <w:t>°</w:t>
      </w:r>
      <w:r w:rsidR="00B6337E">
        <w:t>C, 9.6</w:t>
      </w:r>
      <w:r w:rsidR="00B6337E" w:rsidRPr="00E431A7">
        <w:rPr>
          <w:rFonts w:ascii="Lucida Grande" w:hAnsi="Lucida Grande" w:cs="Lucida Grande"/>
          <w:b w:val="0"/>
          <w:color w:val="000000"/>
        </w:rPr>
        <w:t>°</w:t>
      </w:r>
      <w:r w:rsidR="00B6337E">
        <w:t>C and -0.7</w:t>
      </w:r>
      <w:r w:rsidR="00B6337E" w:rsidRPr="00E431A7">
        <w:rPr>
          <w:rFonts w:ascii="Lucida Grande" w:hAnsi="Lucida Grande" w:cs="Lucida Grande"/>
          <w:b w:val="0"/>
          <w:color w:val="000000"/>
        </w:rPr>
        <w:t>°</w:t>
      </w:r>
      <w:r w:rsidR="00B6337E">
        <w:t>C for Jan-Feb-Mar, Apr-May-Jun, Jul-Aug-Sep, and Oct-Nov-Dec, respectively.</w:t>
      </w:r>
    </w:p>
    <w:p w14:paraId="5A6404D4" w14:textId="0BB3A60F" w:rsidR="00E6627C" w:rsidRDefault="00712468" w:rsidP="000B7C2D">
      <w:r>
        <w:t>T</w:t>
      </w:r>
      <w:r w:rsidR="0047233F">
        <w:t xml:space="preserve">he frequency of heat </w:t>
      </w:r>
      <w:r w:rsidR="00B85BF1">
        <w:t>waves</w:t>
      </w:r>
      <w:r>
        <w:t>, which are defined as when daily maximum and minimum temperatures exceed a</w:t>
      </w:r>
      <w:r w:rsidRPr="00C511C2">
        <w:t xml:space="preserve"> </w:t>
      </w:r>
      <w:r>
        <w:t xml:space="preserve">respective percentile </w:t>
      </w:r>
      <w:r w:rsidRPr="00C511C2">
        <w:t>threshold</w:t>
      </w:r>
      <w:r>
        <w:t>,</w:t>
      </w:r>
      <w:r w:rsidR="00B85BF1">
        <w:t xml:space="preserve"> </w:t>
      </w:r>
      <w:r>
        <w:t>are</w:t>
      </w:r>
      <w:r w:rsidR="0047233F">
        <w:t xml:space="preserve"> projected to </w:t>
      </w:r>
      <w:r>
        <w:t>increase</w:t>
      </w:r>
      <w:r w:rsidR="0047233F" w:rsidRPr="0047233F">
        <w:t xml:space="preserve"> </w:t>
      </w:r>
      <w:r w:rsidR="0047233F">
        <w:t>in California</w:t>
      </w:r>
      <w:r>
        <w:t xml:space="preserve"> </w:t>
      </w:r>
      <w:r w:rsidR="00C511C2">
        <w:fldChar w:fldCharType="begin"/>
      </w:r>
      <w:r>
        <w:instrText xml:space="preserve"> ADDIN ZOTERO_ITEM CSL_CITATION {"citationID":"ETzTffJs","properties":{"formattedCitation":"(Diffenbaugh and Ashfaq, 2010; Gershunov and Guirguis, 2012)","plainCitation":"(Diffenbaugh and Ashfaq, 2010; Gershunov and Guirguis, 2012)"},"citationItems":[{"id":1398,"uris":["http://zotero.org/users/36211/items/X8S8UHK2"],"uri":["http://zotero.org/users/36211/items/X8S8UHK2"],"itemData":{"id":1398,"type":"article-journal","title":"Intensification of hot extremes in the United States","container-title":"Geophysical Research Letters","volume":"37","issue":"15","source":"agupubs-onlinelibrary-wiley-com.proxy.library.ucsb.edu (Atypon)","abstract":"Governments are currently considering policies that will limit greenhouse gas concentrations, including negotiation of an international treaty to replace the expiring Kyoto Protocol. Existing mitigation targets have arisen primarily from political negotiations, and the ability of such policies to avoid dangerous impacts is still uncertain. Using a large suite of climate model experiments, we find that substantial intensification of hot extremes could occur within the next 3 decades, below the 2°C global warming target currently being considered by policy makers. We also find that the intensification of hot extremes is associated with a shift towards more anticyclonic atmospheric circulation during the warm season, along with warm?season drying over much of the U.S. The possibility that intensification of hot extremes could result from relatively small increases in greenhouse gas concentrations suggests that constraining global warming to 2°C may not be sufficient to avoid dangerous climate change.","URL":"https://agupubs-onlinelibrary-wiley-com.proxy.library.ucsb.edu:9443/doi/abs/10.1029/2010GL043888","DOI":"10.1029/2010GL043888","ISSN":"0094-8276","journalAbbreviation":"Geophysical Research Letters","author":[{"family":"Diffenbaugh","given":"Noah"},{"family":"Ashfaq","given":"Moetasim"}],"issued":{"date-parts":[["2010",8,6]]}}},{"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chema":"https://github.com/citation-style-language/schema/raw/master/csl-citation.json"} </w:instrText>
      </w:r>
      <w:r w:rsidR="00C511C2">
        <w:fldChar w:fldCharType="separate"/>
      </w:r>
      <w:r>
        <w:rPr>
          <w:noProof/>
        </w:rPr>
        <w:t>(Diffenbaugh and Ashfaq, 2010; Gershunov and Guirguis, 2012)</w:t>
      </w:r>
      <w:r w:rsidR="00C511C2">
        <w:fldChar w:fldCharType="end"/>
      </w:r>
      <w:r w:rsidR="00C511C2">
        <w:t xml:space="preserve">. </w:t>
      </w:r>
      <w:r w:rsidR="000B7C2D">
        <w:rPr>
          <w:noProof/>
        </w:rPr>
        <w:t xml:space="preserve">Gershunov and Guirguis </w:t>
      </w:r>
      <w:r w:rsidR="000B7C2D">
        <w:rPr>
          <w:noProof/>
        </w:rPr>
        <w:fldChar w:fldCharType="begin"/>
      </w:r>
      <w:r w:rsidR="000B7C2D">
        <w:rPr>
          <w:noProof/>
        </w:rPr>
        <w:instrText xml:space="preserve"> ADDIN ZOTERO_ITEM CSL_CITATION {"citationID":"jocuul79g","properties":{"formattedCitation":"(2012)","plainCitation":"(2012)"},"citationItems":[{"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uppress-author":true}],"schema":"https://github.com/citation-style-language/schema/raw/master/csl-citation.json"} </w:instrText>
      </w:r>
      <w:r w:rsidR="000B7C2D">
        <w:rPr>
          <w:noProof/>
        </w:rPr>
        <w:fldChar w:fldCharType="separate"/>
      </w:r>
      <w:r w:rsidR="000B7C2D">
        <w:rPr>
          <w:noProof/>
        </w:rPr>
        <w:t>(2012)</w:t>
      </w:r>
      <w:r w:rsidR="000B7C2D">
        <w:rPr>
          <w:noProof/>
        </w:rPr>
        <w:fldChar w:fldCharType="end"/>
      </w:r>
      <w:r w:rsidR="000B7C2D">
        <w:rPr>
          <w:noProof/>
        </w:rPr>
        <w:t xml:space="preserve"> found that both </w:t>
      </w:r>
      <w:r w:rsidR="000B7C2D" w:rsidRPr="000B7C2D">
        <w:rPr>
          <w:noProof/>
        </w:rPr>
        <w:t xml:space="preserve">humid nighttime </w:t>
      </w:r>
      <w:r w:rsidR="000B7C2D">
        <w:rPr>
          <w:noProof/>
        </w:rPr>
        <w:t xml:space="preserve">heat waves and </w:t>
      </w:r>
      <w:r w:rsidR="000B7C2D" w:rsidRPr="000B7C2D">
        <w:rPr>
          <w:noProof/>
        </w:rPr>
        <w:t>dry daytime heat waves</w:t>
      </w:r>
      <w:r w:rsidR="000B7C2D">
        <w:rPr>
          <w:noProof/>
        </w:rPr>
        <w:t xml:space="preserve"> would increase </w:t>
      </w:r>
      <w:r w:rsidR="00D64C99">
        <w:rPr>
          <w:noProof/>
        </w:rPr>
        <w:t>will increase wi</w:t>
      </w:r>
      <w:r>
        <w:rPr>
          <w:noProof/>
        </w:rPr>
        <w:t xml:space="preserve">th climate change in California, </w:t>
      </w:r>
      <w:r w:rsidR="000B7C2D">
        <w:rPr>
          <w:noProof/>
        </w:rPr>
        <w:t>though the</w:t>
      </w:r>
      <w:r w:rsidR="00457217">
        <w:rPr>
          <w:noProof/>
        </w:rPr>
        <w:t xml:space="preserve">y note the former </w:t>
      </w:r>
      <w:r>
        <w:rPr>
          <w:noProof/>
        </w:rPr>
        <w:t>is expected to increase more intensely</w:t>
      </w:r>
      <w:r w:rsidR="000B7C2D">
        <w:rPr>
          <w:noProof/>
        </w:rPr>
        <w:t xml:space="preserve">. </w:t>
      </w:r>
      <w:r w:rsidR="000B7C2D">
        <w:t>E</w:t>
      </w:r>
      <w:r w:rsidR="0030664D">
        <w:t xml:space="preserve">xtreme heat </w:t>
      </w:r>
      <w:r w:rsidR="000B7C2D">
        <w:t>waves</w:t>
      </w:r>
      <w:r w:rsidR="0030664D">
        <w:t xml:space="preserve"> are well-documented to have an adverse affect on</w:t>
      </w:r>
      <w:r w:rsidR="00E717AA" w:rsidRPr="00E717AA">
        <w:t xml:space="preserve"> ecosystems</w:t>
      </w:r>
      <w:r w:rsidR="004371FC">
        <w:t>,</w:t>
      </w:r>
      <w:r w:rsidR="00E717AA" w:rsidRPr="00E717AA">
        <w:t xml:space="preserve"> agriculture</w:t>
      </w:r>
      <w:r w:rsidR="004371FC">
        <w:t xml:space="preserve"> and human </w:t>
      </w:r>
      <w:r w:rsidR="004371FC" w:rsidRPr="00E717AA">
        <w:t>health</w:t>
      </w:r>
      <w:r w:rsidR="004371FC">
        <w:t xml:space="preserve"> </w:t>
      </w:r>
      <w:r w:rsidR="004371FC">
        <w:fldChar w:fldCharType="begin"/>
      </w:r>
      <w:r w:rsidR="004371FC">
        <w:instrText xml:space="preserve"> ADDIN ZOTERO_ITEM CSL_CITATION {"citationID":"U5g1aH5t","properties":{"formattedCitation":"(Meehl and Tebaldi, 2004)","plainCitation":"(Meehl and Tebaldi, 2004)"},"citationItems":[{"id":1401,"uris":["http://zotero.org/users/36211/items/I375PBJ9"],"uri":["http://zotero.org/users/36211/items/I375PBJ9"],"itemData":{"id":1401,"type":"article-journal","title":"More Intense, More Frequent, and Longer Lasting Heat Waves in the 21st Century","container-title":"Science","page":"994-997","volume":"305","issue":"5686","source":"science.sciencemag.org","abstract":"A global coupled climate model shows that there is a distinct geographic pattern to future changes in heat waves. Model results for areas of Europe and North America, associated with the severe heat waves in Chicago in 1995 and Paris in 2003, show that future heat waves in these areas will become more intense, more frequent, and longer lasting in the second half of the 21st century. Observations and the model show that present-day heat waves over Europe and North America coincide with a specific atmospheric circulation pattern that is intensified by ongoing increases in greenhouse gases, indicating that it will produce more severe heat waves in those regions in the future.\nA climate model suggests that, as a result of greenhouse gas–induced climate change, Europe and North America can expect more longer and stronger heat waves.\nA climate model suggests that, as a result of greenhouse gas–induced climate change, Europe and North America can expect more longer and stronger heat waves.","DOI":"10.1126/science.1098704","ISSN":"0036-8075, 1095-9203","note":"PMID: 15310900","language":"en","author":[{"family":"Meehl","given":"Gerald A."},{"family":"Tebaldi","given":"Claudia"}],"issued":{"date-parts":[["2004",8,13]]},"PMID":"15310900"}}],"schema":"https://github.com/citation-style-language/schema/raw/master/csl-citation.json"} </w:instrText>
      </w:r>
      <w:r w:rsidR="004371FC">
        <w:fldChar w:fldCharType="separate"/>
      </w:r>
      <w:r w:rsidR="004371FC">
        <w:rPr>
          <w:noProof/>
        </w:rPr>
        <w:t>(Meehl and Tebaldi, 2004)</w:t>
      </w:r>
      <w:r w:rsidR="004371FC">
        <w:fldChar w:fldCharType="end"/>
      </w:r>
      <w:r w:rsidR="00E717AA">
        <w:t xml:space="preserve">. </w:t>
      </w:r>
      <w:r w:rsidR="00800CCF">
        <w:t>It will be important for c</w:t>
      </w:r>
      <w:r w:rsidR="00A84D38">
        <w:t>ommunities</w:t>
      </w:r>
      <w:r w:rsidR="00E6627C">
        <w:t xml:space="preserve"> </w:t>
      </w:r>
      <w:r w:rsidR="00A84D38">
        <w:t>with</w:t>
      </w:r>
      <w:r w:rsidR="00E6627C">
        <w:t>in</w:t>
      </w:r>
      <w:r w:rsidR="00A84D38">
        <w:t xml:space="preserve"> the</w:t>
      </w:r>
      <w:r w:rsidR="00E6627C">
        <w:t xml:space="preserve"> Southern Sierra Region </w:t>
      </w:r>
      <w:r w:rsidR="00A84D38">
        <w:t>to take precautions to protect vulnerable populations</w:t>
      </w:r>
      <w:r w:rsidR="00800CCF">
        <w:t xml:space="preserve"> during extreme heat waves</w:t>
      </w:r>
      <w:r w:rsidR="00A84D38">
        <w:t xml:space="preserve"> </w:t>
      </w:r>
      <w:r w:rsidR="00A84D38">
        <w:fldChar w:fldCharType="begin"/>
      </w:r>
      <w:r w:rsidR="00A84D38">
        <w:instrText xml:space="preserve"> ADDIN ZOTERO_ITEM CSL_CITATION {"citationID":"2qmj4cdini","properties":{"formattedCitation":"(Guirguis et al., 2013)","plainCitation":"(Guirguis et al., 2013)"},"citationItems":[{"id":1405,"uris":["http://zotero.org/users/36211/items/P8527C7T"],"uri":["http://zotero.org/users/36211/items/P8527C7T"],"itemData":{"id":1405,"type":"article-journal","title":"The Impact of Recent Heat Waves on Human Health in California","container-title":"Journal of Applied Meteorology and Climatology","page":"3-19","volume":"53","issue":"1","source":"journals.ametsoc.org (Atypon)","abstract":"This study examines the health impacts of recent heat waves statewide and for six subregions of California: the north and south coasts, the Central Valley, the Mojave Desert, southern deserts, and northern forests. By using canonical correlation analysis applied to daily maximum temperatures and morbidity data in the form of unscheduled hospitalizations from 1999 to 2009, 19 heat waves spanning 3–15 days in duration that had a significant impact on health were identified. On average, hospital admissions were found to increase by 7% on the peak heat-wave day, with a significant impact seen for several disease categories, including cardiovascular disease, respiratory disease, dehydration, acute renal failure, heat illness, and mental health. Statewide, there were 11 000 excess hospitalizations that were due to extreme heat over the period, yet the majority of impactful events were not accompanied by a heat advisory or warning from the National Weather Service. On a regional basis, the strongest health impacts are seen in the Central Valley and the north and south coasts. The north coast contributes disproportionately to the statewide health impact during heat waves, with a 10.5% increase in daily morbidity at heat-wave peak as compared with 8.1% for the Central Valley and 5.6% for the south coast. The temperature threshold at which an impact is seen varies by subregion and timing within the season. These results suggest that heat-warning criteria should consider local percentile thresholds to account for acclimation to local climatological conditions as well as the seasonal timing of a forecast heat wave.","DOI":"10.1175/JAMC-D-13-0130.1","ISSN":"1558-8424","journalAbbreviation":"J. Appl. Meteor. Climatol.","author":[{"family":"Guirguis","given":"Kristen"},{"family":"Gershunov","given":"Alexander"},{"family":"Tardy","given":"Alexander"},{"family":"Basu","given":"Rupa"}],"issued":{"date-parts":[["2013",8,23]]}}}],"schema":"https://github.com/citation-style-language/schema/raw/master/csl-citation.json"} </w:instrText>
      </w:r>
      <w:r w:rsidR="00A84D38">
        <w:fldChar w:fldCharType="separate"/>
      </w:r>
      <w:r w:rsidR="00A84D38">
        <w:rPr>
          <w:noProof/>
        </w:rPr>
        <w:t>(Guirguis et al., 2013)</w:t>
      </w:r>
      <w:r w:rsidR="00A84D38">
        <w:fldChar w:fldCharType="end"/>
      </w:r>
      <w:r w:rsidR="00A84D38">
        <w:t>.</w:t>
      </w:r>
    </w:p>
    <w:p w14:paraId="3B5048AB" w14:textId="77777777" w:rsidR="002A3100" w:rsidRDefault="002A3100" w:rsidP="002A3100"/>
    <w:p w14:paraId="51FFAD85" w14:textId="5B4EED20" w:rsidR="00E5665D" w:rsidRDefault="00A84D38" w:rsidP="00AC2BC5">
      <w:r>
        <w:t>On a final note</w:t>
      </w:r>
      <w:r w:rsidR="002D5CB0">
        <w:t>, i</w:t>
      </w:r>
      <w:r w:rsidR="00E5665D">
        <w:t>ncreases in</w:t>
      </w:r>
      <w:r w:rsidR="008F2645">
        <w:t xml:space="preserve"> temperature are a primary driver behind </w:t>
      </w:r>
      <w:r w:rsidR="002A3100">
        <w:t>most</w:t>
      </w:r>
      <w:r w:rsidR="008F2645">
        <w:t xml:space="preserve"> of the other climate change related effects that </w:t>
      </w:r>
      <w:r>
        <w:t xml:space="preserve">are documented </w:t>
      </w:r>
      <w:r w:rsidR="008F2645">
        <w:t xml:space="preserve">below. </w:t>
      </w:r>
      <w:r w:rsidR="002A3100">
        <w:t>For example, c</w:t>
      </w:r>
      <w:r w:rsidR="008F2645">
        <w:t xml:space="preserve">hanges in </w:t>
      </w:r>
      <w:r w:rsidR="002A3100">
        <w:t xml:space="preserve">snowpack, streamflow timing, forest vulnerability, wildfire, and bark beetles are each </w:t>
      </w:r>
      <w:r>
        <w:t xml:space="preserve">directly </w:t>
      </w:r>
      <w:r w:rsidR="002A3100">
        <w:t xml:space="preserve">influenced by </w:t>
      </w:r>
      <w:r>
        <w:t xml:space="preserve">increases in temperature. Hence, </w:t>
      </w:r>
      <w:r w:rsidR="002A3100">
        <w:t xml:space="preserve">temperature will be a </w:t>
      </w:r>
      <w:r>
        <w:t>key</w:t>
      </w:r>
      <w:r w:rsidR="002A3100">
        <w:t xml:space="preserve"> metric to </w:t>
      </w:r>
      <w:r w:rsidR="00AC2BC5">
        <w:t>accurately predict how climate change will affect the Southern Sierra Region.</w:t>
      </w:r>
    </w:p>
    <w:p w14:paraId="644CB599" w14:textId="77777777" w:rsidR="00271AB1" w:rsidRDefault="00271AB1" w:rsidP="00FA2D3F"/>
    <w:p w14:paraId="6DDFA6EA" w14:textId="0E5E4762" w:rsidR="00271AB1" w:rsidRPr="00064DCF" w:rsidRDefault="00064DCF" w:rsidP="00FA2D3F">
      <w:pPr>
        <w:rPr>
          <w:u w:val="single"/>
        </w:rPr>
      </w:pPr>
      <w:r w:rsidRPr="00064DCF">
        <w:rPr>
          <w:u w:val="single"/>
        </w:rPr>
        <w:t>P</w:t>
      </w:r>
      <w:r w:rsidR="00271AB1" w:rsidRPr="00064DCF">
        <w:rPr>
          <w:u w:val="single"/>
        </w:rPr>
        <w:t>recipitation</w:t>
      </w:r>
    </w:p>
    <w:p w14:paraId="4668C59C" w14:textId="136D6CE8" w:rsidR="000A1BE7" w:rsidRDefault="000A1BE7" w:rsidP="00FA2D3F"/>
    <w:p w14:paraId="4FC9E2BD" w14:textId="4EA9F01C" w:rsidR="00556381" w:rsidRDefault="00237159" w:rsidP="00FA2D3F">
      <w:r>
        <w:t xml:space="preserve">Precipitation in California exhibits Mediterranean-climate characteristics, with most precipitation falling during the winter season (November to </w:t>
      </w:r>
      <w:r w:rsidR="00A14087">
        <w:t>March</w:t>
      </w:r>
      <w:r>
        <w:t xml:space="preserve">) </w:t>
      </w:r>
      <w:r w:rsidR="009F32CB">
        <w:t>while the remainder of the year is dry</w:t>
      </w:r>
      <w:r>
        <w:t xml:space="preserve">. </w:t>
      </w:r>
      <w:r w:rsidR="00302275">
        <w:t>Precipitation in California is also highly variable, with inter-annual</w:t>
      </w:r>
      <w:r w:rsidR="00942F28">
        <w:t xml:space="preserve"> variability </w:t>
      </w:r>
      <w:r w:rsidR="00302275">
        <w:t>being</w:t>
      </w:r>
      <w:r w:rsidR="00A14087">
        <w:t xml:space="preserve"> the </w:t>
      </w:r>
      <w:r w:rsidR="00942F28">
        <w:t>highest</w:t>
      </w:r>
      <w:r w:rsidR="00A14087">
        <w:t xml:space="preserve"> in the U.S</w:t>
      </w:r>
      <w:r w:rsidR="00302275">
        <w:t xml:space="preserve"> and </w:t>
      </w:r>
      <w:r>
        <w:t xml:space="preserve">annual precipitation </w:t>
      </w:r>
      <w:r w:rsidR="00942F28">
        <w:t>totals varying</w:t>
      </w:r>
      <w:r>
        <w:t xml:space="preserve"> </w:t>
      </w:r>
      <w:r w:rsidR="00942F28">
        <w:t xml:space="preserve">by </w:t>
      </w:r>
      <w:r>
        <w:t>up to an order of magnitude</w:t>
      </w:r>
      <w:r w:rsidR="00302275">
        <w:t xml:space="preserve"> </w:t>
      </w:r>
      <w:r w:rsidR="00302275">
        <w:fldChar w:fldCharType="begin"/>
      </w:r>
      <w:r w:rsidR="00302275">
        <w:instrText xml:space="preserve"> ADDIN ZOTERO_ITEM CSL_CITATION {"citationID":"12bsrr2mdu","properties":{"formattedCitation":"(Dettinger et al., 2011)","plainCitation":"(Dettinger et al., 2011)"},"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rsidR="00302275">
        <w:fldChar w:fldCharType="separate"/>
      </w:r>
      <w:r w:rsidR="00302275">
        <w:rPr>
          <w:noProof/>
        </w:rPr>
        <w:t>(Dettinger et al., 2011)</w:t>
      </w:r>
      <w:r w:rsidR="00302275">
        <w:fldChar w:fldCharType="end"/>
      </w:r>
      <w:r>
        <w:t>. This</w:t>
      </w:r>
      <w:r w:rsidR="00302275">
        <w:t xml:space="preserve"> variability</w:t>
      </w:r>
      <w:r>
        <w:t xml:space="preserve"> is in part </w:t>
      </w:r>
      <w:r w:rsidR="00302275">
        <w:t>due to</w:t>
      </w:r>
      <w:r>
        <w:t xml:space="preserve"> </w:t>
      </w:r>
      <w:r w:rsidR="00302275">
        <w:t xml:space="preserve">atmospheric rivers constituting a substantial fraction (20% to 50%) of the total annual precipitation in </w:t>
      </w:r>
      <w:r>
        <w:t xml:space="preserve">California </w:t>
      </w:r>
      <w:r w:rsidR="00942F28">
        <w:fldChar w:fldCharType="begin"/>
      </w:r>
      <w:r w:rsidR="00556381">
        <w:instrText xml:space="preserve"> ADDIN ZOTERO_ITEM CSL_CITATION {"citationID":"BkH0K6h0","properties":{"formattedCitation":"(Dettinger et al., 2011)","plainCitation":"(Dettinger et al., 2011)"},"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rsidR="00942F28">
        <w:fldChar w:fldCharType="separate"/>
      </w:r>
      <w:r w:rsidR="00942F28">
        <w:rPr>
          <w:noProof/>
        </w:rPr>
        <w:t>(Dettinger et al., 2011)</w:t>
      </w:r>
      <w:r w:rsidR="00942F28">
        <w:fldChar w:fldCharType="end"/>
      </w:r>
      <w:r w:rsidR="00634533">
        <w:t xml:space="preserve">. </w:t>
      </w:r>
      <w:r w:rsidR="000D5C5D">
        <w:t xml:space="preserve">Since </w:t>
      </w:r>
      <w:r w:rsidR="00634533">
        <w:t xml:space="preserve">California receives </w:t>
      </w:r>
      <w:r w:rsidR="00942F28" w:rsidRPr="00942F28">
        <w:t xml:space="preserve">relatively </w:t>
      </w:r>
      <w:r w:rsidR="00FA57CD">
        <w:t>atmospheric river events</w:t>
      </w:r>
      <w:r w:rsidR="00942F28" w:rsidRPr="00942F28">
        <w:t xml:space="preserve"> </w:t>
      </w:r>
      <w:r w:rsidR="00942F28">
        <w:t xml:space="preserve">in a given year, </w:t>
      </w:r>
      <w:r w:rsidR="00634533">
        <w:t>a</w:t>
      </w:r>
      <w:r w:rsidR="00FA57CD">
        <w:t xml:space="preserve"> swing of a</w:t>
      </w:r>
      <w:r w:rsidR="00634533">
        <w:t xml:space="preserve"> few more or less </w:t>
      </w:r>
      <w:r w:rsidR="00942F28">
        <w:t xml:space="preserve">storms </w:t>
      </w:r>
      <w:r w:rsidR="00FA57CD">
        <w:t xml:space="preserve">during a wet season </w:t>
      </w:r>
      <w:r w:rsidR="00634533">
        <w:t xml:space="preserve">can produce large </w:t>
      </w:r>
      <w:r w:rsidR="00FA57CD">
        <w:t>differences</w:t>
      </w:r>
      <w:r w:rsidR="00634533">
        <w:t xml:space="preserve"> in total precipitation.</w:t>
      </w:r>
    </w:p>
    <w:p w14:paraId="7CBE8251" w14:textId="77777777" w:rsidR="00237159" w:rsidRDefault="00237159" w:rsidP="00FA2D3F"/>
    <w:p w14:paraId="07286EEC" w14:textId="0ABB031F" w:rsidR="00E47AAD" w:rsidRDefault="00B22E3D" w:rsidP="002A0242">
      <w:r>
        <w:t xml:space="preserve">Downscaled </w:t>
      </w:r>
      <w:r w:rsidR="009F07B9">
        <w:t xml:space="preserve">GCM </w:t>
      </w:r>
      <w:r>
        <w:t xml:space="preserve">climate projections for California </w:t>
      </w:r>
      <w:r w:rsidR="009F07B9">
        <w:t xml:space="preserve">have </w:t>
      </w:r>
      <w:r w:rsidR="00687DA9">
        <w:t xml:space="preserve">generally </w:t>
      </w:r>
      <w:r w:rsidR="009F07B9">
        <w:t>shown minimal change</w:t>
      </w:r>
      <w:r w:rsidR="003F0AC2">
        <w:t>s</w:t>
      </w:r>
      <w:r w:rsidR="009F07B9">
        <w:t xml:space="preserve"> in annual precipitation under future warming scenarios</w:t>
      </w:r>
      <w:r w:rsidR="00687DA9">
        <w:t xml:space="preserve"> </w:t>
      </w:r>
      <w:r w:rsidR="005D7769">
        <w:fldChar w:fldCharType="begin"/>
      </w:r>
      <w:r w:rsidR="005D7769">
        <w:instrText xml:space="preserve"> ADDIN ZOTERO_ITEM CSL_CITATION {"citationID":"330b8972c","properties":{"formattedCitation":"(Hayhoe et al., 2004)","plainCitation":"(Hayhoe et al., 2004)"},"citationItems":[{"id":1416,"uris":["http://zotero.org/users/36211/items/JWA6C5B3"],"uri":["http://zotero.org/users/36211/items/JWA6C5B3"],"itemData":{"id":1416,"type":"article-journal","title":"Emissions pathways, climate change, and impacts on California","container-title":"Proceedings of the National Academy of Sciences","page":"12422-12427","volume":"101","issue":"34","source":"www.pnas.org","abstract":"The magnitude of future climate change depends substantially on the greenhouse gas emission pathways we choose. Here we explore the implications of the highest and lowest Intergovernmental Panel on Climate Change emissions pathways for climate change and associated impacts in California. Based on climate projections from two state-of-the-art climate models with low and medium sensitivity (Parallel Climate Model and Hadley Centre Climate Model, version 3, respectively), we find that annual temperature increases nearly double from the lower B1 to the higher A1fi emissions scenario before 2100. Three of four simulations also show greater increases in summer temperatures as compared with winter. Extreme heat and the associated impacts on a range of temperature-sensitive sectors are substantially greater under the higher emissions scenario, with some interscenario differences apparent before midcentury. By the end of the century under the B1 scenario, heatwaves and extreme heat in Los Angeles quadruple in frequency while heat-related mortality increases two to three times; alpine/subalpine forests are reduced by 50–75%; and Sierra snowpack is reduced 30–70%. Under A1fi, heatwaves in Los Angeles are six to eight times more frequent, with heat-related excess mortality increasing five to seven times; alpine/subalpine forests are reduced by 75–90%; and snowpack declines 73–90%, with cascading impacts on runoff and streamflow that, combined with projected modest declines in winter precipitation, could fundamentally disrupt California's water rights system. Although interscenario differences in climate impacts and costs of adaptation emerge mainly in the second half of the century, they are strongly dependent on emissions from preceding decades.","DOI":"10.1073/pnas.0404500101","ISSN":"0027-8424, 1091-6490","note":"PMID: 15314227","journalAbbreviation":"PNAS","language":"en","author":[{"family":"Hayhoe","given":"Katharine"},{"family":"Cayan","given":"Daniel"},{"family":"Field","given":"Christopher B."},{"family":"Frumhoff","given":"Peter C."},{"family":"Maurer","given":"Edwin P."},{"family":"Miller","given":"Norman L."},{"family":"Moser","given":"Susanne C."},{"family":"Schneider","given":"Stephen H."},{"family":"Cahill","given":"Kimberly Nicholas"},{"family":"Cleland","given":"Elsa E."},{"family":"Dale","given":"Larry"},{"family":"Drapek","given":"Ray"},{"family":"Hanemann","given":"R. Michael"},{"family":"Kalkstein","given":"Laurence S."},{"family":"Lenihan","given":"James"},{"family":"Lunch","given":"Claire K."},{"family":"Neilson","given":"Ronald P."},{"family":"Sheridan","given":"Scott C."},{"family":"Verville","given":"Julia H."}],"issued":{"date-parts":[["2004",8,24]]},"PMID":"15314227"}}],"schema":"https://github.com/citation-style-language/schema/raw/master/csl-citation.json"} </w:instrText>
      </w:r>
      <w:r w:rsidR="005D7769">
        <w:fldChar w:fldCharType="separate"/>
      </w:r>
      <w:r w:rsidR="005D7769">
        <w:rPr>
          <w:noProof/>
        </w:rPr>
        <w:t>(Hayhoe et al., 2004)</w:t>
      </w:r>
      <w:r w:rsidR="005D7769">
        <w:fldChar w:fldCharType="end"/>
      </w:r>
      <w:r w:rsidR="00687DA9">
        <w:t xml:space="preserve">. </w:t>
      </w:r>
      <w:r w:rsidR="00FA57CD">
        <w:t>However, f</w:t>
      </w:r>
      <w:r w:rsidR="005D7769">
        <w:t xml:space="preserve">or more recent </w:t>
      </w:r>
      <w:r w:rsidR="005D7769" w:rsidRPr="00542677">
        <w:t>CMIP5</w:t>
      </w:r>
      <w:r w:rsidR="005D7769">
        <w:t xml:space="preserve"> GCM projections,</w:t>
      </w:r>
      <w:r w:rsidR="00942F28">
        <w:t xml:space="preserve"> He et al. </w:t>
      </w:r>
      <w:r w:rsidR="00556381">
        <w:fldChar w:fldCharType="begin"/>
      </w:r>
      <w:r w:rsidR="00556381">
        <w:instrText xml:space="preserve"> ADDIN ZOTERO_ITEM CSL_CITATION {"citationID":"nF5IToDH","properties":{"formattedCitation":"(2018)","plainCitation":"(2018)"},"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556381">
        <w:fldChar w:fldCharType="separate"/>
      </w:r>
      <w:r w:rsidR="00556381">
        <w:rPr>
          <w:noProof/>
        </w:rPr>
        <w:t>(2018)</w:t>
      </w:r>
      <w:r w:rsidR="00556381">
        <w:fldChar w:fldCharType="end"/>
      </w:r>
      <w:r w:rsidR="009F07B9">
        <w:t xml:space="preserve"> </w:t>
      </w:r>
      <w:r w:rsidR="00556381">
        <w:t>found that</w:t>
      </w:r>
      <w:r w:rsidR="005D7769">
        <w:t xml:space="preserve"> annual precipitation ranged</w:t>
      </w:r>
      <w:r w:rsidR="009F07B9">
        <w:t xml:space="preserve"> from +50% to -25% </w:t>
      </w:r>
      <w:r w:rsidR="005D7769">
        <w:t xml:space="preserve">depending on the individual GCM/scenario investigated </w:t>
      </w:r>
      <w:r w:rsidR="009F07B9">
        <w:fldChar w:fldCharType="begin"/>
      </w:r>
      <w:r w:rsidR="00D207A5">
        <w:instrText xml:space="preserve"> ADDIN ZOTERO_ITEM CSL_CITATION {"citationID":"2o0p2me4si","properties":{"formattedCitation":"(He et al., 2018)","plainCitation":"(He et al., 2018)"},"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chema":"https://github.com/citation-style-language/schema/raw/master/csl-citation.json"} </w:instrText>
      </w:r>
      <w:r w:rsidR="009F07B9">
        <w:fldChar w:fldCharType="separate"/>
      </w:r>
      <w:r w:rsidR="00D207A5">
        <w:rPr>
          <w:noProof/>
        </w:rPr>
        <w:t>(He et al., 2018)</w:t>
      </w:r>
      <w:r w:rsidR="009F07B9">
        <w:fldChar w:fldCharType="end"/>
      </w:r>
      <w:r w:rsidR="005D7769">
        <w:t>. However,</w:t>
      </w:r>
      <w:r w:rsidR="00D207A5">
        <w:t xml:space="preserve"> collectively the models show</w:t>
      </w:r>
      <w:r w:rsidR="005D7769">
        <w:t>ed</w:t>
      </w:r>
      <w:r w:rsidR="00D207A5">
        <w:t xml:space="preserve"> </w:t>
      </w:r>
      <w:r w:rsidR="005D7769">
        <w:t xml:space="preserve">small </w:t>
      </w:r>
      <w:r w:rsidR="00556381">
        <w:t>increase</w:t>
      </w:r>
      <w:r w:rsidR="005D7769">
        <w:t>s</w:t>
      </w:r>
      <w:r w:rsidR="00556381">
        <w:t xml:space="preserve"> in </w:t>
      </w:r>
      <w:r w:rsidR="005D7769">
        <w:t>precipitation (1-11%) across different regions of California under the RCP4.5 scenario</w:t>
      </w:r>
      <w:r w:rsidR="00D207A5">
        <w:t xml:space="preserve">. </w:t>
      </w:r>
      <w:r w:rsidR="00937312">
        <w:t>S</w:t>
      </w:r>
      <w:r w:rsidR="002A0242">
        <w:t xml:space="preserve">imilar </w:t>
      </w:r>
      <w:r w:rsidR="005D7769">
        <w:t>result</w:t>
      </w:r>
      <w:r w:rsidR="00937312">
        <w:t>s were</w:t>
      </w:r>
      <w:r w:rsidR="002A0242">
        <w:t xml:space="preserve"> observed f</w:t>
      </w:r>
      <w:r w:rsidR="00C8568C">
        <w:t>or the Southern Si</w:t>
      </w:r>
      <w:r w:rsidR="003C15DD">
        <w:t>erra Region</w:t>
      </w:r>
      <w:r w:rsidR="00937312">
        <w:t>, where except RCP8.5 2070-2099 scenario, climate change increased annual precipitation an average of 5%-10%</w:t>
      </w:r>
      <w:r w:rsidR="00D127D0">
        <w:t xml:space="preserve"> (Figure **)</w:t>
      </w:r>
      <w:r w:rsidR="003F0AC2">
        <w:t>.</w:t>
      </w:r>
    </w:p>
    <w:p w14:paraId="3E886F92" w14:textId="77777777" w:rsidR="002836EA" w:rsidRDefault="002836EA" w:rsidP="00FA2D3F"/>
    <w:p w14:paraId="424D6DDF" w14:textId="77777777" w:rsidR="00600619" w:rsidRDefault="00600619" w:rsidP="00600619">
      <w:pPr>
        <w:keepNext/>
      </w:pPr>
      <w:r>
        <w:rPr>
          <w:noProof/>
        </w:rPr>
        <w:drawing>
          <wp:inline distT="0" distB="0" distL="0" distR="0" wp14:anchorId="210EC4E1" wp14:editId="7B912315">
            <wp:extent cx="4338320" cy="325374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ip_box_annual_delta.jpg"/>
                    <pic:cNvPicPr/>
                  </pic:nvPicPr>
                  <pic:blipFill>
                    <a:blip r:embed="rId9">
                      <a:extLst>
                        <a:ext uri="{28A0092B-C50C-407E-A947-70E740481C1C}">
                          <a14:useLocalDpi xmlns:a14="http://schemas.microsoft.com/office/drawing/2010/main" val="0"/>
                        </a:ext>
                      </a:extLst>
                    </a:blip>
                    <a:stretch>
                      <a:fillRect/>
                    </a:stretch>
                  </pic:blipFill>
                  <pic:spPr>
                    <a:xfrm>
                      <a:off x="0" y="0"/>
                      <a:ext cx="4338320" cy="3253740"/>
                    </a:xfrm>
                    <a:prstGeom prst="rect">
                      <a:avLst/>
                    </a:prstGeom>
                  </pic:spPr>
                </pic:pic>
              </a:graphicData>
            </a:graphic>
          </wp:inline>
        </w:drawing>
      </w:r>
    </w:p>
    <w:p w14:paraId="14E2B7BD" w14:textId="1EBD8E80" w:rsidR="00600619" w:rsidRDefault="00600619" w:rsidP="00600619">
      <w:pPr>
        <w:pStyle w:val="Caption"/>
      </w:pPr>
      <w:r>
        <w:t xml:space="preserve">Figure </w:t>
      </w:r>
      <w:r w:rsidR="00A16B86">
        <w:fldChar w:fldCharType="begin"/>
      </w:r>
      <w:r w:rsidR="00A16B86">
        <w:instrText xml:space="preserve"> SEQ Figure \* ARABIC </w:instrText>
      </w:r>
      <w:r w:rsidR="00A16B86">
        <w:fldChar w:fldCharType="separate"/>
      </w:r>
      <w:r>
        <w:rPr>
          <w:noProof/>
        </w:rPr>
        <w:t>4</w:t>
      </w:r>
      <w:r w:rsidR="00A16B86">
        <w:rPr>
          <w:noProof/>
        </w:rPr>
        <w:fldChar w:fldCharType="end"/>
      </w:r>
      <w:r w:rsidR="0053471E">
        <w:t xml:space="preserve">: Projected changes in annual precipitation for the Southern Sierra Region. Variability in projections represents different GCMs. Historical baseline annual precipitation is </w:t>
      </w:r>
      <w:r w:rsidR="00937312">
        <w:t>819</w:t>
      </w:r>
      <w:r w:rsidR="0053471E">
        <w:t xml:space="preserve"> mm/year.</w:t>
      </w:r>
    </w:p>
    <w:p w14:paraId="58AF99B6" w14:textId="77777777" w:rsidR="00600619" w:rsidRDefault="00600619" w:rsidP="00FA2D3F"/>
    <w:p w14:paraId="2397E29D" w14:textId="0951016B" w:rsidR="000E37A6" w:rsidRDefault="000E37A6" w:rsidP="000E37A6">
      <w:r>
        <w:t xml:space="preserve">Spatial Comparison. </w:t>
      </w:r>
      <w:r w:rsidR="003E4AE0">
        <w:t>Map</w:t>
      </w:r>
      <w:r>
        <w:t xml:space="preserve"> of the spatial changes in precipitation for three scenarios: Historical, RCP4.5 2070-2099 and RCP8.5 2070-2099. </w:t>
      </w:r>
      <w:r w:rsidR="003E4AE0">
        <w:t>(</w:t>
      </w:r>
      <w:proofErr w:type="gramStart"/>
      <w:r w:rsidR="003E4AE0">
        <w:t>forthcoming</w:t>
      </w:r>
      <w:proofErr w:type="gramEnd"/>
      <w:r w:rsidR="003E4AE0">
        <w:t>)</w:t>
      </w:r>
    </w:p>
    <w:p w14:paraId="14DD6B11" w14:textId="77777777" w:rsidR="000E37A6" w:rsidRDefault="000E37A6" w:rsidP="000E37A6"/>
    <w:p w14:paraId="20AECBBE" w14:textId="6CCAF46A" w:rsidR="000E37A6" w:rsidRDefault="000E37A6" w:rsidP="000E37A6">
      <w:r>
        <w:t>[Figure **]</w:t>
      </w:r>
    </w:p>
    <w:p w14:paraId="18F25447" w14:textId="77777777" w:rsidR="000E37A6" w:rsidRDefault="000E37A6" w:rsidP="00FA2D3F"/>
    <w:p w14:paraId="256C0BB3" w14:textId="6C562637" w:rsidR="000E37A6" w:rsidRDefault="0009507C" w:rsidP="00FA2D3F">
      <w:r>
        <w:t>Although the</w:t>
      </w:r>
      <w:r w:rsidR="00ED6D5E">
        <w:t xml:space="preserve"> average</w:t>
      </w:r>
      <w:r w:rsidR="002A0242">
        <w:t xml:space="preserve"> </w:t>
      </w:r>
      <w:r>
        <w:t xml:space="preserve">amount of precipitation in </w:t>
      </w:r>
      <w:r w:rsidR="000E37A6">
        <w:t>the Southern Sierra Region</w:t>
      </w:r>
      <w:r>
        <w:t xml:space="preserve"> is projected to only slightly increase</w:t>
      </w:r>
      <w:r w:rsidR="00ED6D5E">
        <w:t xml:space="preserve"> </w:t>
      </w:r>
      <w:r w:rsidR="009C2677">
        <w:t>with climate change</w:t>
      </w:r>
      <w:r w:rsidR="0059318F">
        <w:t xml:space="preserve">, </w:t>
      </w:r>
      <w:r w:rsidR="00BA263B">
        <w:t>the</w:t>
      </w:r>
      <w:r w:rsidR="003F69BE">
        <w:t>re is mounting evidence that inter-annual</w:t>
      </w:r>
      <w:r w:rsidR="00BA263B">
        <w:t xml:space="preserve"> </w:t>
      </w:r>
      <w:r w:rsidR="009C2677">
        <w:t xml:space="preserve">variability of precipitation </w:t>
      </w:r>
      <w:r w:rsidR="000E37A6">
        <w:t>will</w:t>
      </w:r>
      <w:r w:rsidR="00BA263B">
        <w:t xml:space="preserve"> substantially increase</w:t>
      </w:r>
      <w:r w:rsidR="00B10278">
        <w:t>, with dry years becoming drier and wet years becoming wetter</w:t>
      </w:r>
      <w:r w:rsidR="00BA263B">
        <w:t xml:space="preserve"> </w:t>
      </w:r>
      <w:r w:rsidR="00BA263B">
        <w:fldChar w:fldCharType="begin"/>
      </w:r>
      <w:r w:rsidR="00BA263B">
        <w:instrText xml:space="preserve"> ADDIN ZOTERO_ITEM CSL_CITATION {"citationID":"29pj9doe8s","properties":{"formattedCitation":"(Pendergrass et al., 2017)","plainCitation":"(Pendergrass et al., 2017)"},"citationItems":[{"id":1434,"uris":["http://zotero.org/users/36211/items/CMGREM4R"],"uri":["http://zotero.org/users/36211/items/CMGREM4R"],"itemData":{"id":1434,"type":"article-journal","title":"Precipitation variability increases in a warmer climate","container-title":"Scientific Reports","page":"17966","volume":"7","issue":"1","source":"www-nature-com.proxy.library.ucsb.edu:9443","abstract":"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DOI":"10.1038/s41598-017-17966-y","ISSN":"2045-2322","language":"En","author":[{"family":"Pendergrass","given":"Angeline G."},{"family":"Knutti","given":"Reto"},{"family":"Lehner","given":"Flavio"},{"family":"Deser","given":"Clara"},{"family":"Sanderson","given":"Benjamin M."}],"issued":{"date-parts":[["2017",12,21]]}}}],"schema":"https://github.com/citation-style-language/schema/raw/master/csl-citation.json"} </w:instrText>
      </w:r>
      <w:r w:rsidR="00BA263B">
        <w:fldChar w:fldCharType="separate"/>
      </w:r>
      <w:r w:rsidR="00BA263B">
        <w:rPr>
          <w:noProof/>
        </w:rPr>
        <w:t>(Pendergrass et al., 2017)</w:t>
      </w:r>
      <w:r w:rsidR="00BA263B">
        <w:fldChar w:fldCharType="end"/>
      </w:r>
      <w:r w:rsidR="009C2677">
        <w:t xml:space="preserve">. </w:t>
      </w:r>
      <w:r w:rsidR="003F69BE">
        <w:t xml:space="preserve">Berg and Hall </w:t>
      </w:r>
      <w:r w:rsidR="003F69BE">
        <w:fldChar w:fldCharType="begin"/>
      </w:r>
      <w:r w:rsidR="003F69BE">
        <w:instrText xml:space="preserve"> ADDIN ZOTERO_ITEM CSL_CITATION {"citationID":"10bn37uj0n","properties":{"formattedCitation":"(2015)","plainCitation":"(2015)"},"citationItems":[{"id":1439,"uris":["http://zotero.org/users/36211/items/3FV8STWM"],"uri":["http://zotero.org/users/36211/items/3FV8STWM"],"itemData":{"id":1439,"type":"article-journal","title":"Increased Interannual Precipitation Extremes over California under Climate Change","container-title":"Journal of Climate","page":"6324-6334","volume":"28","issue":"16","source":"journals.ametsoc.org (Atypon)","abstract":"Changes to mean and extreme wet season precipitation over California on interannual time scales are analyzed using twenty-first-century precipitation data from 34 global climate models. Models disagree on the sign of projected changes in mean precipitation, although in most models the change is very small compared to historical and simulated levels of interannual variability. For the 2020/21–2059/60 period, there is no projected increase in the frequency of extremely dry wet seasons in the ensemble mean. Wet extremes are found to increase to around 2 times the historical frequency, which is statistically significant at the 95% level. Stronger signals emerge in the 2060/61–2099/2100 period. Across all models, extremely dry wet seasons are roughly 1.5 to 2 times more common, and wet extremes generally triple in their historical frequency (statistically significant). Large increases in precipitation variability in most models account for the modest increases to dry extremes. Increases in the frequency of wet extremes can be ascribed to equal contributions from increased variability and increases to the mean. These increases in the frequency of interannual precipitation extremes will create severe water management problems in a region where coping with large interannual variability in precipitation is already a challenge. Evidence from models and observations is examined to understand the causes of the low precipitation associated with the 2013/14 drought in California. These lines of evidence all strongly indicate that the low 2013/14 wet season precipitation total can be very likely attributed to natural variability, in spite of the projected future changes in extremes.","DOI":"10.1175/JCLI-D-14-00624.1","ISSN":"0894-8755","journalAbbreviation":"J. Climate","author":[{"family":"Berg","given":"Neil"},{"family":"Hall","given":"Alex"}],"issued":{"date-parts":[["2015",4,27]]}},"suppress-author":true}],"schema":"https://github.com/citation-style-language/schema/raw/master/csl-citation.json"} </w:instrText>
      </w:r>
      <w:r w:rsidR="003F69BE">
        <w:fldChar w:fldCharType="separate"/>
      </w:r>
      <w:r w:rsidR="003F69BE">
        <w:rPr>
          <w:noProof/>
        </w:rPr>
        <w:t>(2015)</w:t>
      </w:r>
      <w:r w:rsidR="003F69BE">
        <w:fldChar w:fldCharType="end"/>
      </w:r>
      <w:r w:rsidR="003F69BE">
        <w:t xml:space="preserve"> </w:t>
      </w:r>
      <w:r w:rsidR="00F86F96">
        <w:t xml:space="preserve">have </w:t>
      </w:r>
      <w:r w:rsidR="003F69BE">
        <w:t xml:space="preserve">reported that </w:t>
      </w:r>
      <w:r w:rsidR="00F86F96">
        <w:t>by the end of the</w:t>
      </w:r>
      <w:r w:rsidR="003F69BE">
        <w:t xml:space="preserve"> century, extremely dry years will become 1.5 - 2 times more </w:t>
      </w:r>
      <w:r w:rsidR="00F86F96">
        <w:t>frequent</w:t>
      </w:r>
      <w:r w:rsidR="003F69BE">
        <w:t xml:space="preserve"> and extremely wet years will become 3 times more </w:t>
      </w:r>
      <w:r w:rsidR="00F86F96">
        <w:t>frequent, with the number of average years becoming more scarce</w:t>
      </w:r>
      <w:r w:rsidR="003F69BE">
        <w:t>.</w:t>
      </w:r>
      <w:r w:rsidR="00F86F96">
        <w:t xml:space="preserve"> Climate change will also increase</w:t>
      </w:r>
      <w:r w:rsidR="0001680B">
        <w:t xml:space="preserve"> year-to-year volatility swings. Swain et al. </w:t>
      </w:r>
      <w:r w:rsidR="0001680B">
        <w:fldChar w:fldCharType="begin"/>
      </w:r>
      <w:r w:rsidR="0001680B">
        <w:instrText xml:space="preserve"> ADDIN ZOTERO_ITEM CSL_CITATION {"citationID":"1v0c2b542o","properties":{"formattedCitation":"(2018)","plainCitation":"(2018)"},"citationItems":[{"id":1377,"uris":["http://zotero.org/users/36211/items/E7U7KT97"],"uri":["http://zotero.org/users/36211/items/E7U7KT97"],"itemData":{"id":1377,"type":"article-journal","title":"Increasing precipitation volatility in twenty-first-century California","container-title":"Nature Climate Change","page":"427","volume":"8","issue":"5","source":"www-nature-com.proxy.library.ucsb.edu:9443","abstract":"California recently experienced a rapid shift from multi-year drought to abundant rainfall. A large ensemble of climate model simulations suggests that the frequency of extreme wet-to-dry precipitation events will increase by 25% to 100% across California due to anthropogenic forcing.","DOI":"10.1038/s41558-018-0140-y","ISSN":"1758-6798","language":"En","author":[{"family":"Swain","given":"Daniel L."},{"family":"Langenbrunner","given":"Baird"},{"family":"Neelin","given":"J. David"},{"family":"Hall","given":"Alex"}],"issued":{"date-parts":[["2018",5]]}},"suppress-author":true}],"schema":"https://github.com/citation-style-language/schema/raw/master/csl-citation.json"} </w:instrText>
      </w:r>
      <w:r w:rsidR="0001680B">
        <w:fldChar w:fldCharType="separate"/>
      </w:r>
      <w:r w:rsidR="0001680B">
        <w:rPr>
          <w:noProof/>
        </w:rPr>
        <w:t>(2018)</w:t>
      </w:r>
      <w:r w:rsidR="0001680B">
        <w:fldChar w:fldCharType="end"/>
      </w:r>
      <w:r w:rsidR="0001680B">
        <w:t xml:space="preserve"> report </w:t>
      </w:r>
      <w:r w:rsidR="000E37A6">
        <w:t xml:space="preserve">that </w:t>
      </w:r>
      <w:r w:rsidR="0001680B">
        <w:t xml:space="preserve">transitions from extreme drought to extremely wet conditions, such as was observed </w:t>
      </w:r>
      <w:r w:rsidR="000E37A6">
        <w:t>from</w:t>
      </w:r>
      <w:r w:rsidR="0001680B">
        <w:t xml:space="preserve"> the 2012-2016 drought to the wet 2016/2017 winter</w:t>
      </w:r>
      <w:r w:rsidR="000E37A6">
        <w:t>,</w:t>
      </w:r>
      <w:r w:rsidR="0001680B">
        <w:t xml:space="preserve"> is projected to increase 25% to 100% by the end of the</w:t>
      </w:r>
      <w:r w:rsidR="000E37A6">
        <w:t xml:space="preserve"> century.</w:t>
      </w:r>
    </w:p>
    <w:p w14:paraId="0DC28372" w14:textId="77777777" w:rsidR="0001680B" w:rsidRDefault="0001680B" w:rsidP="00FA2D3F"/>
    <w:p w14:paraId="5EB3EC95" w14:textId="18A96F78" w:rsidR="002D3BB3" w:rsidRDefault="0001680B" w:rsidP="002D3BB3">
      <w:r>
        <w:t>This increase in precipitation extremes will make management of water resources in the Southern Sierra Region more challenging</w:t>
      </w:r>
      <w:r w:rsidR="000E37A6">
        <w:t xml:space="preserve">. Excess precipitation during </w:t>
      </w:r>
      <w:r>
        <w:t xml:space="preserve">wet years can </w:t>
      </w:r>
      <w:r w:rsidR="000E37A6">
        <w:t>frequently</w:t>
      </w:r>
      <w:r>
        <w:t xml:space="preserve"> not be stored </w:t>
      </w:r>
      <w:r w:rsidR="000E37A6">
        <w:t xml:space="preserve">in reservoirs due to </w:t>
      </w:r>
      <w:r w:rsidR="009E0749">
        <w:t>flood r</w:t>
      </w:r>
      <w:r w:rsidR="000E37A6">
        <w:t>isks</w:t>
      </w:r>
      <w:r>
        <w:t xml:space="preserve">. </w:t>
      </w:r>
      <w:r w:rsidR="009E0749">
        <w:t>Further, flood risks in the Southern Sierra Region are also increasing due to precipitation shifts from snow to rain. An increase in extremely wet years will only exacerbate this problem. On the other hand, a higher frequency of</w:t>
      </w:r>
      <w:r w:rsidR="00336EEF">
        <w:t xml:space="preserve"> dry years means that the Southern Sierra Region will </w:t>
      </w:r>
      <w:r w:rsidR="009E0749">
        <w:t xml:space="preserve">also </w:t>
      </w:r>
      <w:r w:rsidR="00336EEF">
        <w:t>have to deal with extreme droughts more often, stretching water supplies.</w:t>
      </w:r>
    </w:p>
    <w:p w14:paraId="4908254F" w14:textId="77777777" w:rsidR="00BF7AB6" w:rsidRDefault="00BF7AB6" w:rsidP="00BF7AB6"/>
    <w:p w14:paraId="4CE6679C" w14:textId="2BBAA58E" w:rsidR="002C73CA" w:rsidRPr="002C73CA" w:rsidRDefault="002C73CA" w:rsidP="00BF7AB6">
      <w:pPr>
        <w:rPr>
          <w:u w:val="single"/>
        </w:rPr>
      </w:pPr>
      <w:r w:rsidRPr="002C73CA">
        <w:rPr>
          <w:u w:val="single"/>
        </w:rPr>
        <w:t>Drought</w:t>
      </w:r>
    </w:p>
    <w:p w14:paraId="3E21A4C3" w14:textId="77777777" w:rsidR="002C73CA" w:rsidRDefault="002C73CA" w:rsidP="00BF7AB6"/>
    <w:p w14:paraId="7B19FE5D" w14:textId="1578D154" w:rsidR="00F70F9C" w:rsidRDefault="00F70F9C" w:rsidP="00BF7AB6">
      <w:r>
        <w:t xml:space="preserve">Due to </w:t>
      </w:r>
      <w:r w:rsidR="00F36C60">
        <w:t xml:space="preserve">high </w:t>
      </w:r>
      <w:r>
        <w:t xml:space="preserve">precipitation variability, California </w:t>
      </w:r>
      <w:r w:rsidR="00F36C60">
        <w:t xml:space="preserve">has always been </w:t>
      </w:r>
      <w:r>
        <w:t>subject to mult</w:t>
      </w:r>
      <w:r w:rsidR="00055AE2">
        <w:t>i-year d</w:t>
      </w:r>
      <w:r>
        <w:t>roughts</w:t>
      </w:r>
      <w:r w:rsidR="00055AE2">
        <w:t xml:space="preserve">, where precipitation </w:t>
      </w:r>
      <w:r w:rsidR="00F36C60">
        <w:t>totals fall</w:t>
      </w:r>
      <w:r w:rsidR="00055AE2">
        <w:t xml:space="preserve"> well below normal. </w:t>
      </w:r>
      <w:r w:rsidR="00037FA5">
        <w:t>However, the recent drought from 2012-2016 and projected future droughts are different because periods of low precipitation are more likely to coincide with periods of high temperatures, increasing atmospheric water demands and making conditions drier. It was this combination, very little precipitation and record high temperatures, that</w:t>
      </w:r>
      <w:r w:rsidR="00055AE2">
        <w:t xml:space="preserve"> contribute</w:t>
      </w:r>
      <w:r w:rsidR="00037FA5">
        <w:t xml:space="preserve">d to the severity of the </w:t>
      </w:r>
      <w:r w:rsidR="00055AE2">
        <w:t xml:space="preserve">California drought </w:t>
      </w:r>
      <w:r w:rsidR="00055AE2">
        <w:fldChar w:fldCharType="begin"/>
      </w:r>
      <w:r w:rsidR="00055AE2">
        <w:instrText xml:space="preserve"> ADDIN ZOTERO_ITEM CSL_CITATION {"citationID":"23meb707qr","properties":{"formattedCitation":"(Shukla et al., 2015)","plainCitation":"(Shukla et al., 2015)"},"citationItems":[{"id":1352,"uris":["http://zotero.org/users/36211/items/M2MRQ5BQ"],"uri":["http://zotero.org/users/36211/items/M2MRQ5BQ"],"itemData":{"id":1352,"type":"article-journal","title":"Temperature impacts on the water year 2014 drought in California","container-title":"Geophysical Research Letters","page":"2015GL063666","volume":"42","issue":"11","source":"Wiley Online Library","abstract":"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DOI":"10.1002/2015GL063666","ISSN":"1944-8007","journalAbbreviation":"Geophys. Res. Lett.","language":"en","author":[{"family":"Shukla","given":"Shraddhanand"},{"family":"Safeeq","given":"Mohammad"},{"family":"AghaKouchak","given":"Amir"},{"family":"Guan","given":"Kaiyu"},{"family":"Funk","given":"Chris"}],"issued":{"date-parts":[["2015",6,16]]}}}],"schema":"https://github.com/citation-style-language/schema/raw/master/csl-citation.json"} </w:instrText>
      </w:r>
      <w:r w:rsidR="00055AE2">
        <w:fldChar w:fldCharType="separate"/>
      </w:r>
      <w:r w:rsidR="00055AE2">
        <w:rPr>
          <w:noProof/>
        </w:rPr>
        <w:t>(Shukla et al., 2015)</w:t>
      </w:r>
      <w:r w:rsidR="00055AE2">
        <w:fldChar w:fldCharType="end"/>
      </w:r>
      <w:r w:rsidR="00037FA5">
        <w:t>. As temperatures continue to rise, dro</w:t>
      </w:r>
      <w:r w:rsidR="00055AE2">
        <w:t>ught risk is predicted to become even more severe in the future</w:t>
      </w:r>
      <w:r w:rsidR="00037FA5">
        <w:t xml:space="preserve"> even in the absence of precipitation change</w:t>
      </w:r>
      <w:r w:rsidR="00055AE2">
        <w:t xml:space="preserve"> </w:t>
      </w:r>
      <w:r w:rsidR="00055AE2">
        <w:fldChar w:fldCharType="begin"/>
      </w:r>
      <w:r w:rsidR="00055AE2">
        <w:instrText xml:space="preserve"> ADDIN ZOTERO_ITEM CSL_CITATION {"citationID":"ie0mks9sp","properties":{"formattedCitation":"(Cook et al., 2015)","plainCitation":"(Cook et al., 2015)"},"citationItems":[{"id":1300,"uris":["http://zotero.org/users/36211/items/S7QUNIPZ"],"uri":["http://zotero.org/users/36211/items/S7QUNIPZ"],"itemData":{"id":1300,"type":"article-journal","title":"Unprecedented 21st century drought risk in the American Southwest and Central Plains","container-title":"Science Advances","page":"e1400082","volume":"1","issue":"1","source":"advances.sciencemag.org","abstract":"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1300 CE) in both moderate (RCP 4.5) and high (RCP 8.5) future emissions scenarios, leading to unprecedented drought conditions during the last millennium.\nEvidence suggests that Western North America will be drier at the end of the 21st century than any period of the last 1000 years.\nEvidence suggests that Western North America will be drier at the end of the 21st century than any period of the last 1000 years.","DOI":"10.1126/sciadv.1400082","ISSN":"2375-2548","language":"en","author":[{"family":"Cook","given":"Benjamin I."},{"family":"Ault","given":"Toby R."},{"family":"Smerdon","given":"Jason E."}],"issued":{"date-parts":[["2015",2,1]]}}}],"schema":"https://github.com/citation-style-language/schema/raw/master/csl-citation.json"} </w:instrText>
      </w:r>
      <w:r w:rsidR="00055AE2">
        <w:fldChar w:fldCharType="separate"/>
      </w:r>
      <w:r w:rsidR="00055AE2">
        <w:rPr>
          <w:noProof/>
        </w:rPr>
        <w:t>(Cook et al., 2015)</w:t>
      </w:r>
      <w:r w:rsidR="00055AE2">
        <w:fldChar w:fldCharType="end"/>
      </w:r>
      <w:r w:rsidR="00055AE2">
        <w:t xml:space="preserve">. </w:t>
      </w:r>
    </w:p>
    <w:p w14:paraId="5743B8C9" w14:textId="77777777" w:rsidR="002E2962" w:rsidRDefault="002E2962" w:rsidP="0001680B"/>
    <w:p w14:paraId="68F982A7" w14:textId="23413772" w:rsidR="00793C81" w:rsidRDefault="00A51D7A" w:rsidP="0001680B">
      <w:r>
        <w:t xml:space="preserve">For the Southern Sierra Region, </w:t>
      </w:r>
      <w:r w:rsidR="00F858BC">
        <w:t>the magnitude of droughts under climate change</w:t>
      </w:r>
      <w:r w:rsidR="0008599B">
        <w:t xml:space="preserve"> will depend on the </w:t>
      </w:r>
      <w:r w:rsidR="00F858BC">
        <w:t>magnitude and length of dry years in combination with</w:t>
      </w:r>
      <w:r w:rsidR="0008599B">
        <w:t xml:space="preserve"> temperature.</w:t>
      </w:r>
      <w:r w:rsidR="00F858BC">
        <w:t xml:space="preserve"> </w:t>
      </w:r>
      <w:r w:rsidR="00314C7B">
        <w:t xml:space="preserve">In a recent study, </w:t>
      </w:r>
      <w:r w:rsidR="00C3567A">
        <w:t xml:space="preserve">He et al. </w:t>
      </w:r>
      <w:r w:rsidR="00C3567A">
        <w:fldChar w:fldCharType="begin"/>
      </w:r>
      <w:r w:rsidR="00C3567A">
        <w:instrText xml:space="preserve"> ADDIN ZOTERO_ITEM CSL_CITATION {"citationID":"1akkd1nr7c","properties":{"formattedCitation":"(2018)","plainCitation":"(2018)"},"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C3567A">
        <w:fldChar w:fldCharType="separate"/>
      </w:r>
      <w:r w:rsidR="00C3567A">
        <w:rPr>
          <w:noProof/>
        </w:rPr>
        <w:t>(2018)</w:t>
      </w:r>
      <w:r w:rsidR="00C3567A">
        <w:fldChar w:fldCharType="end"/>
      </w:r>
      <w:r w:rsidR="00314C7B">
        <w:t xml:space="preserve"> used a drought index, the </w:t>
      </w:r>
      <w:r w:rsidR="00314C7B" w:rsidRPr="00A51D7A">
        <w:t>Standardized Precipitation-Evapotranspiration Index (SPEI)</w:t>
      </w:r>
      <w:r w:rsidR="00314C7B">
        <w:t xml:space="preserve">, to investigate changes in future drought severity in California. They found that </w:t>
      </w:r>
      <w:r w:rsidR="005B29FF">
        <w:t>in the Tulare region of California, which encompassed most of the Southern Sierra Region, that the severity of droughts would increase throughout the century, indicating that small increases in precipitation for the region would not offset the effects of higher temperatures.</w:t>
      </w:r>
    </w:p>
    <w:p w14:paraId="00C5401E" w14:textId="77777777" w:rsidR="00271AB1" w:rsidRDefault="00271AB1" w:rsidP="00FA2D3F"/>
    <w:p w14:paraId="2A397107" w14:textId="77777777" w:rsidR="00271AB1" w:rsidRPr="00064DCF" w:rsidRDefault="00271AB1" w:rsidP="00FA2D3F">
      <w:pPr>
        <w:rPr>
          <w:u w:val="single"/>
        </w:rPr>
      </w:pPr>
      <w:r w:rsidRPr="00064DCF">
        <w:rPr>
          <w:u w:val="single"/>
        </w:rPr>
        <w:t>Snowpack</w:t>
      </w:r>
    </w:p>
    <w:p w14:paraId="78B1E0DF" w14:textId="77777777" w:rsidR="00271AB1" w:rsidRDefault="00271AB1" w:rsidP="00C24F81"/>
    <w:p w14:paraId="3F8959A7" w14:textId="723E6D4A" w:rsidR="00036CAD" w:rsidRDefault="00B67635" w:rsidP="00C24F81">
      <w:r>
        <w:t>S</w:t>
      </w:r>
      <w:r w:rsidR="00C24F81">
        <w:t xml:space="preserve">nowpack </w:t>
      </w:r>
      <w:r w:rsidR="00036CAD">
        <w:t>in the</w:t>
      </w:r>
      <w:r w:rsidR="002D5FD6">
        <w:t xml:space="preserve"> Southern Sierra Region </w:t>
      </w:r>
      <w:r>
        <w:t>will</w:t>
      </w:r>
      <w:r w:rsidR="00C62CB1">
        <w:t xml:space="preserve"> </w:t>
      </w:r>
      <w:r>
        <w:t>be</w:t>
      </w:r>
      <w:r w:rsidR="00036CAD">
        <w:t xml:space="preserve"> </w:t>
      </w:r>
      <w:r>
        <w:t>affected in many ways</w:t>
      </w:r>
      <w:r w:rsidR="00C24F81">
        <w:t xml:space="preserve"> </w:t>
      </w:r>
      <w:r>
        <w:t>as temperatures increase in California. First off, a</w:t>
      </w:r>
      <w:r w:rsidR="00036CAD">
        <w:t xml:space="preserve"> larger proportion of </w:t>
      </w:r>
      <w:r w:rsidR="002D5FD6">
        <w:t xml:space="preserve">precipitation </w:t>
      </w:r>
      <w:r w:rsidR="00036CAD">
        <w:t xml:space="preserve">is falling as rain than as snow. This effect is </w:t>
      </w:r>
      <w:r>
        <w:t>most</w:t>
      </w:r>
      <w:r w:rsidR="002D5FD6">
        <w:t xml:space="preserve"> pronounced near the rain-snow transition zone. </w:t>
      </w:r>
      <w:r w:rsidR="00036CAD">
        <w:t xml:space="preserve">This zone is particularly sensitive to temperature changes since winter temperatures </w:t>
      </w:r>
      <w:r>
        <w:t>hover near the freezing point. Increasing temperatures will cause the rain-snow transition</w:t>
      </w:r>
      <w:r w:rsidR="00036CAD">
        <w:t xml:space="preserve"> zone to migrate upslope and produce a smaller </w:t>
      </w:r>
      <w:r>
        <w:t xml:space="preserve">snow </w:t>
      </w:r>
      <w:r w:rsidR="00036CAD">
        <w:t xml:space="preserve">footprint. </w:t>
      </w:r>
      <w:r w:rsidR="00A446AE">
        <w:t>Throughout the western U.S., the areal extent of historical snowfall area is expected to decrease by an average of 30% under RCP8.5 scenarios</w:t>
      </w:r>
      <w:r w:rsidR="00036CAD">
        <w:t xml:space="preserve"> </w:t>
      </w:r>
      <w:r w:rsidR="00036CAD">
        <w:fldChar w:fldCharType="begin"/>
      </w:r>
      <w:r w:rsidR="00036CAD">
        <w:instrText xml:space="preserve"> ADDIN ZOTERO_ITEM CSL_CITATION {"citationID":"dtr15bjh1","properties":{"formattedCitation":"(Klos et al., 2014)","plainCitation":"(Klos et al., 2014)"},"citationItems":[{"id":886,"uris":["http://zotero.org/users/36211/items/BSDZIR63"],"uri":["http://zotero.org/users/36211/items/BSDZIR63"],"itemData":{"id":886,"type":"article-journal","title":"Extent of the rain-snow transition zone in the western U.S. under historic and projected climate","container-title":"Geophysical Research Letters","page":"4560-4568","volume":"41","issue":"13","source":"Wiley Online Library","abstract":"This study investigates the extent of the rain-snow transition zone across the complex terrain of the western United States for both late 20th century climate and projected changes in climate by the mid-21st century. Observed and projected temperature and precipitation data at 4 km resolution were used with an empirical probabilistic precipitation phase model to estimate and map the likelihood of snow versus rain occurrence. This approach identifies areas most likely to undergo precipitation phase change over the next half century. At broad scales, these projections indicate an average 30% decrease in areal extent of winter wet-day temperatures conducive to snowfall over the western United States. At higher resolution scales, this approach identifies existing and potential experimental sites best suited for research investigating the mechanisms linking precipitation phase change to a broad array of processes, such as shifts in rain-on-snow flood risk, timing of water resource availability, and ecosystem dynamics.","DOI":"10.1002/2014GL060500","ISSN":"1944-8007","journalAbbreviation":"Geophys. Res. Lett.","language":"en","author":[{"family":"Klos","given":"P. Zion"},{"family":"Link","given":"Timothy E."},{"family":"Abatzoglou","given":"John T."}],"issued":{"date-parts":[["2014",7,16]]}}}],"schema":"https://github.com/citation-style-language/schema/raw/master/csl-citation.json"} </w:instrText>
      </w:r>
      <w:r w:rsidR="00036CAD">
        <w:fldChar w:fldCharType="separate"/>
      </w:r>
      <w:r w:rsidR="00036CAD">
        <w:rPr>
          <w:noProof/>
        </w:rPr>
        <w:t>(Klos et al., 2014)</w:t>
      </w:r>
      <w:r w:rsidR="00036CAD">
        <w:fldChar w:fldCharType="end"/>
      </w:r>
      <w:r w:rsidR="00A446AE">
        <w:t>.</w:t>
      </w:r>
      <w:r w:rsidR="00BD411E">
        <w:t xml:space="preserve"> Since the Southern Sierra Region </w:t>
      </w:r>
      <w:r w:rsidR="00EF0B26">
        <w:t>has relatively high elevations, the snowfall area that transitions to predominately rainfall m</w:t>
      </w:r>
      <w:r>
        <w:t>ay be smaller than this average. However,</w:t>
      </w:r>
      <w:r w:rsidR="00EF0B26">
        <w:t xml:space="preserve"> significant</w:t>
      </w:r>
      <w:r>
        <w:t xml:space="preserve"> effects will still be observed</w:t>
      </w:r>
      <w:r w:rsidR="00EF0B26">
        <w:t xml:space="preserve"> at lower elevations.</w:t>
      </w:r>
    </w:p>
    <w:p w14:paraId="48D6A094" w14:textId="77777777" w:rsidR="00036CAD" w:rsidRDefault="00036CAD" w:rsidP="00C24F81"/>
    <w:p w14:paraId="630B2130" w14:textId="44C43D2D" w:rsidR="009102CD" w:rsidRDefault="00D37762" w:rsidP="009102CD">
      <w:r>
        <w:t>W</w:t>
      </w:r>
      <w:r w:rsidR="00A446AE">
        <w:t xml:space="preserve">inter </w:t>
      </w:r>
      <w:r w:rsidR="00FB22FB">
        <w:t>snow</w:t>
      </w:r>
      <w:r w:rsidR="00100E4D">
        <w:t>pack</w:t>
      </w:r>
      <w:r w:rsidR="00A446AE">
        <w:t xml:space="preserve"> </w:t>
      </w:r>
      <w:r w:rsidR="00EF0B26">
        <w:t>will persist for a shorter period of time with climate</w:t>
      </w:r>
      <w:r>
        <w:t xml:space="preserve"> change. This </w:t>
      </w:r>
      <w:r w:rsidR="00DC1AA3">
        <w:t>is partly due to less snow accumulation</w:t>
      </w:r>
      <w:r>
        <w:t xml:space="preserve"> and partly due to more rapid </w:t>
      </w:r>
      <w:proofErr w:type="gramStart"/>
      <w:r w:rsidR="00DC1AA3">
        <w:t>snow melt</w:t>
      </w:r>
      <w:proofErr w:type="gramEnd"/>
      <w:r>
        <w:t>. Projections for the western U.S. suggest that the snow-covered p</w:t>
      </w:r>
      <w:r w:rsidR="000925B3">
        <w:t>eriod may decrease by 25 days/</w:t>
      </w:r>
      <w:r>
        <w:t>year</w:t>
      </w:r>
      <w:r w:rsidR="00400D3D">
        <w:t xml:space="preserve"> by the </w:t>
      </w:r>
      <w:r w:rsidR="000925B3">
        <w:t>mid-</w:t>
      </w:r>
      <w:r w:rsidR="00400D3D">
        <w:t>century under RCP8.5</w:t>
      </w:r>
      <w:r>
        <w:t xml:space="preserve"> </w:t>
      </w:r>
      <w:r w:rsidR="00100E4D">
        <w:fldChar w:fldCharType="begin"/>
      </w:r>
      <w:r w:rsidR="00100E4D">
        <w:instrText xml:space="preserve"> ADDIN ZOTERO_ITEM CSL_CITATION {"citationID":"n71gtqm07","properties":{"formattedCitation":"(Naz et al., 2016)","plainCitation":"(Naz et al., 2016)"},"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chema":"https://github.com/citation-style-language/schema/raw/master/csl-citation.json"} </w:instrText>
      </w:r>
      <w:r w:rsidR="00100E4D">
        <w:fldChar w:fldCharType="separate"/>
      </w:r>
      <w:r w:rsidR="00100E4D">
        <w:rPr>
          <w:noProof/>
        </w:rPr>
        <w:t>(Naz et al., 2016)</w:t>
      </w:r>
      <w:r w:rsidR="00100E4D">
        <w:fldChar w:fldCharType="end"/>
      </w:r>
      <w:r>
        <w:t>.</w:t>
      </w:r>
      <w:r w:rsidR="00400D3D">
        <w:t xml:space="preserve"> A more transient snowpack will also have implications for the measurement of snow water equivalent </w:t>
      </w:r>
      <w:r w:rsidR="000925B3">
        <w:t xml:space="preserve">(SWE) </w:t>
      </w:r>
      <w:r w:rsidR="00400D3D">
        <w:t>on April 1</w:t>
      </w:r>
      <w:r w:rsidR="00400D3D" w:rsidRPr="00400D3D">
        <w:rPr>
          <w:vertAlign w:val="superscript"/>
        </w:rPr>
        <w:t>st</w:t>
      </w:r>
      <w:r w:rsidR="00400D3D">
        <w:t xml:space="preserve">, the traditional </w:t>
      </w:r>
      <w:r w:rsidR="000925B3">
        <w:t xml:space="preserve">date when the snowpack is measured for spring runoff. </w:t>
      </w:r>
      <w:proofErr w:type="spellStart"/>
      <w:r w:rsidR="000925B3">
        <w:t>Naz</w:t>
      </w:r>
      <w:proofErr w:type="spellEnd"/>
      <w:r w:rsidR="000925B3">
        <w:t xml:space="preserve"> et al. </w:t>
      </w:r>
      <w:r w:rsidR="000925B3">
        <w:fldChar w:fldCharType="begin"/>
      </w:r>
      <w:r w:rsidR="000925B3">
        <w:instrText xml:space="preserve"> ADDIN ZOTERO_ITEM CSL_CITATION {"citationID":"rdn56asb","properties":{"formattedCitation":"(2016)","plainCitation":"(2016)"},"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uppress-author":true}],"schema":"https://github.com/citation-style-language/schema/raw/master/csl-citation.json"} </w:instrText>
      </w:r>
      <w:r w:rsidR="000925B3">
        <w:fldChar w:fldCharType="separate"/>
      </w:r>
      <w:r w:rsidR="000925B3">
        <w:rPr>
          <w:noProof/>
        </w:rPr>
        <w:t>(2016)</w:t>
      </w:r>
      <w:r w:rsidR="000925B3">
        <w:fldChar w:fldCharType="end"/>
      </w:r>
      <w:r w:rsidR="000925B3">
        <w:t xml:space="preserve"> project that </w:t>
      </w:r>
      <w:r w:rsidR="009102CD">
        <w:t xml:space="preserve">April 1 </w:t>
      </w:r>
      <w:r w:rsidR="000925B3">
        <w:t xml:space="preserve">SWE </w:t>
      </w:r>
      <w:r w:rsidR="009102CD">
        <w:t xml:space="preserve">may decrease by 50% by mid-century across the western U.S. (RCP8.5), which has considerable implications for water resources. In the Southern Sierra Region, snowpack </w:t>
      </w:r>
      <w:r w:rsidR="00DC1AA3">
        <w:t>accumulation</w:t>
      </w:r>
      <w:r w:rsidR="009102CD">
        <w:t xml:space="preserve"> during the winter wet season acts as a </w:t>
      </w:r>
      <w:r w:rsidR="00DC1AA3">
        <w:t xml:space="preserve">water </w:t>
      </w:r>
      <w:r w:rsidR="009102CD">
        <w:t xml:space="preserve">reservoir that is slowly released as temperatures warm throughout the spring and summer. Reductions in </w:t>
      </w:r>
      <w:r w:rsidR="00DC1AA3">
        <w:t>this reservoir</w:t>
      </w:r>
      <w:r w:rsidR="009102CD">
        <w:t xml:space="preserve"> will </w:t>
      </w:r>
      <w:r w:rsidR="00DC1AA3">
        <w:t xml:space="preserve">complicate </w:t>
      </w:r>
      <w:r w:rsidR="00713E40">
        <w:t>water resource management</w:t>
      </w:r>
      <w:r w:rsidR="002C3BB0">
        <w:t xml:space="preserve"> in the Region</w:t>
      </w:r>
      <w:r w:rsidR="00713E40">
        <w:t xml:space="preserve"> and will </w:t>
      </w:r>
      <w:r w:rsidR="009102CD">
        <w:t>likely necess</w:t>
      </w:r>
      <w:r w:rsidR="00BE1BDB">
        <w:t xml:space="preserve">itate </w:t>
      </w:r>
      <w:r w:rsidR="002C3BB0">
        <w:t xml:space="preserve">that </w:t>
      </w:r>
      <w:r w:rsidR="00BE1BDB">
        <w:t xml:space="preserve">alternative </w:t>
      </w:r>
      <w:r w:rsidR="00713E40">
        <w:t xml:space="preserve">storage </w:t>
      </w:r>
      <w:r w:rsidR="00BE1BDB">
        <w:t>solutions</w:t>
      </w:r>
      <w:r w:rsidR="00713E40">
        <w:t xml:space="preserve"> be found</w:t>
      </w:r>
      <w:r w:rsidR="00BE1BDB">
        <w:t xml:space="preserve"> such as groundwater banking</w:t>
      </w:r>
      <w:r w:rsidR="002C3BB0">
        <w:t>.</w:t>
      </w:r>
    </w:p>
    <w:p w14:paraId="5E803BCB" w14:textId="77777777" w:rsidR="00C24F81" w:rsidRDefault="00C24F81" w:rsidP="00FA2D3F"/>
    <w:p w14:paraId="2DE2F4D8" w14:textId="71C258C9" w:rsidR="008077A3" w:rsidRPr="00064DCF" w:rsidRDefault="00750848" w:rsidP="008077A3">
      <w:pPr>
        <w:rPr>
          <w:u w:val="single"/>
        </w:rPr>
      </w:pPr>
      <w:r w:rsidRPr="00064DCF">
        <w:rPr>
          <w:u w:val="single"/>
        </w:rPr>
        <w:t>Evapo</w:t>
      </w:r>
      <w:r w:rsidR="008077A3" w:rsidRPr="00064DCF">
        <w:rPr>
          <w:u w:val="single"/>
        </w:rPr>
        <w:t>ration</w:t>
      </w:r>
    </w:p>
    <w:p w14:paraId="76D7CDD8" w14:textId="6B98F215" w:rsidR="008077A3" w:rsidRDefault="00A16B86" w:rsidP="008077A3">
      <w:pPr>
        <w:pStyle w:val="ListParagraph"/>
        <w:numPr>
          <w:ilvl w:val="0"/>
          <w:numId w:val="5"/>
        </w:numPr>
      </w:pPr>
      <w:r>
        <w:t>I</w:t>
      </w:r>
      <w:r w:rsidRPr="00A16B86">
        <w:t>ncrease evaporative demand</w:t>
      </w:r>
    </w:p>
    <w:p w14:paraId="0BA5CA27" w14:textId="7248F1FD" w:rsidR="00A16B86" w:rsidRDefault="00A16B86" w:rsidP="008077A3">
      <w:pPr>
        <w:pStyle w:val="ListParagraph"/>
        <w:numPr>
          <w:ilvl w:val="0"/>
          <w:numId w:val="5"/>
        </w:numPr>
      </w:pPr>
      <w:r>
        <w:t>Longer growing season</w:t>
      </w:r>
      <w:bookmarkStart w:id="2" w:name="_GoBack"/>
      <w:bookmarkEnd w:id="2"/>
    </w:p>
    <w:p w14:paraId="5000CD55" w14:textId="77777777" w:rsidR="008077A3" w:rsidRDefault="008077A3" w:rsidP="00FA2D3F"/>
    <w:p w14:paraId="08C5C4D2" w14:textId="79E6537C" w:rsidR="008077A3" w:rsidRPr="00064DCF" w:rsidRDefault="008077A3" w:rsidP="00FA2D3F">
      <w:pPr>
        <w:rPr>
          <w:u w:val="single"/>
        </w:rPr>
      </w:pPr>
      <w:r w:rsidRPr="00064DCF">
        <w:rPr>
          <w:u w:val="single"/>
        </w:rPr>
        <w:t>Streamflow</w:t>
      </w:r>
    </w:p>
    <w:p w14:paraId="0D83ADCC" w14:textId="0FAF24E2" w:rsidR="00DF1B77" w:rsidRDefault="00DF1B77" w:rsidP="008077A3">
      <w:pPr>
        <w:pStyle w:val="ListParagraph"/>
        <w:numPr>
          <w:ilvl w:val="0"/>
          <w:numId w:val="5"/>
        </w:numPr>
      </w:pPr>
      <w:r>
        <w:t>Quantity</w:t>
      </w:r>
    </w:p>
    <w:p w14:paraId="065C21DD" w14:textId="178BCD7D" w:rsidR="00D32ED6" w:rsidRDefault="00D32ED6" w:rsidP="008077A3">
      <w:pPr>
        <w:pStyle w:val="ListParagraph"/>
        <w:numPr>
          <w:ilvl w:val="0"/>
          <w:numId w:val="5"/>
        </w:numPr>
      </w:pPr>
      <w:r>
        <w:t>Streamflow timing</w:t>
      </w:r>
    </w:p>
    <w:p w14:paraId="695702B5" w14:textId="4A0FD2D6" w:rsidR="00D32ED6" w:rsidRDefault="00D32ED6" w:rsidP="008077A3">
      <w:pPr>
        <w:pStyle w:val="ListParagraph"/>
        <w:numPr>
          <w:ilvl w:val="0"/>
          <w:numId w:val="5"/>
        </w:numPr>
      </w:pPr>
      <w:r>
        <w:t>Flooding</w:t>
      </w:r>
    </w:p>
    <w:p w14:paraId="2AA0E7B8" w14:textId="3283D3AB" w:rsidR="008077A3" w:rsidRDefault="00D32ED6" w:rsidP="008077A3">
      <w:pPr>
        <w:pStyle w:val="ListParagraph"/>
        <w:numPr>
          <w:ilvl w:val="0"/>
          <w:numId w:val="5"/>
        </w:numPr>
      </w:pPr>
      <w:r>
        <w:t>Hydropower</w:t>
      </w:r>
    </w:p>
    <w:p w14:paraId="5C1849F6" w14:textId="3366E6AA" w:rsidR="00D32ED6" w:rsidRDefault="00D32ED6" w:rsidP="008077A3">
      <w:pPr>
        <w:pStyle w:val="ListParagraph"/>
        <w:numPr>
          <w:ilvl w:val="0"/>
          <w:numId w:val="5"/>
        </w:numPr>
      </w:pPr>
      <w:r>
        <w:t>Summer low flows</w:t>
      </w:r>
    </w:p>
    <w:p w14:paraId="261C66CF" w14:textId="77777777" w:rsidR="008077A3" w:rsidRDefault="008077A3" w:rsidP="00FA2D3F"/>
    <w:p w14:paraId="22382196" w14:textId="43E1650D" w:rsidR="00881EFE" w:rsidRPr="00881EFE" w:rsidRDefault="00881EFE" w:rsidP="00FA2D3F">
      <w:pPr>
        <w:rPr>
          <w:u w:val="single"/>
        </w:rPr>
      </w:pPr>
      <w:r w:rsidRPr="00881EFE">
        <w:rPr>
          <w:u w:val="single"/>
        </w:rPr>
        <w:t>Water Quality</w:t>
      </w:r>
    </w:p>
    <w:p w14:paraId="5A2CF874" w14:textId="77777777" w:rsidR="00271AB1" w:rsidRDefault="00271AB1" w:rsidP="00D32ED6"/>
    <w:p w14:paraId="77A1C92E" w14:textId="723F43C0" w:rsidR="009F23C2" w:rsidRDefault="009F23C2" w:rsidP="00D32ED6">
      <w:r>
        <w:t>Climate change</w:t>
      </w:r>
      <w:r w:rsidR="00D0213E">
        <w:t>,</w:t>
      </w:r>
      <w:r>
        <w:t xml:space="preserve"> in combination with </w:t>
      </w:r>
      <w:r w:rsidR="00A01C0F">
        <w:t xml:space="preserve">future </w:t>
      </w:r>
      <w:r>
        <w:t>changes in streamfl</w:t>
      </w:r>
      <w:r w:rsidR="00D0213E">
        <w:t>ow regi</w:t>
      </w:r>
      <w:r w:rsidR="007E5500">
        <w:t>mes and vegetation, will</w:t>
      </w:r>
      <w:r w:rsidR="00D0213E">
        <w:t xml:space="preserve"> impact water quality </w:t>
      </w:r>
      <w:r>
        <w:t xml:space="preserve">in the Southern Sierra Region. These changes, in turn, </w:t>
      </w:r>
      <w:r w:rsidR="00A01C0F">
        <w:t xml:space="preserve">will </w:t>
      </w:r>
      <w:r>
        <w:t xml:space="preserve">have consequences on </w:t>
      </w:r>
      <w:r w:rsidR="00A01C0F">
        <w:t>the management of water</w:t>
      </w:r>
      <w:r w:rsidR="00CF5389">
        <w:t xml:space="preserve"> in the Region</w:t>
      </w:r>
      <w:r w:rsidR="00A01C0F">
        <w:t>.</w:t>
      </w:r>
    </w:p>
    <w:p w14:paraId="589BF85A" w14:textId="77777777" w:rsidR="00A01C0F" w:rsidRDefault="00A01C0F" w:rsidP="00D32ED6"/>
    <w:p w14:paraId="37111502" w14:textId="5DCD8829" w:rsidR="00037304" w:rsidRDefault="00B732A6" w:rsidP="00037304">
      <w:r>
        <w:t>Stream temperature</w:t>
      </w:r>
      <w:r w:rsidR="00CF5389">
        <w:t>s are</w:t>
      </w:r>
      <w:r>
        <w:t xml:space="preserve"> a key regulator of riparian ecosystems, affecting aquatic species distributions, growth rates and reproduction. Higher water temperatures often have an adverse affect on native species </w:t>
      </w:r>
      <w:r>
        <w:fldChar w:fldCharType="begin"/>
      </w:r>
      <w:r>
        <w:instrText xml:space="preserve"> ADDIN ZOTERO_ITEM CSL_CITATION {"citationID":"12d5hfuq6l","properties":{"formattedCitation":"(Isaak et al., 2017)","plainCitation":"(Isaak et al., 2017)"},"citationItems":[{"id":1423,"uris":["http://zotero.org/users/36211/items/BXHNBPXD"],"uri":["http://zotero.org/users/36211/items/BXHNBPXD"],"itemData":{"id":1423,"type":"article-journal","title":"The NorWeST Summer Stream Temperature Model and Scenarios for the Western U.S.: A Crowd</w:instrText>
      </w:r>
      <w:r>
        <w:rPr>
          <w:rFonts w:ascii="Palatino Linotype" w:hAnsi="Palatino Linotype" w:cs="Palatino Linotype"/>
        </w:rPr>
        <w:instrText>‐</w:instrText>
      </w:r>
      <w:r>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Pr>
          <w:rFonts w:ascii="Palatino Linotype" w:hAnsi="Palatino Linotype" w:cs="Palatino Linotype"/>
        </w:rPr>
        <w:instrText>‐</w:instrText>
      </w:r>
      <w:r>
        <w:instrText xml:space="preserve">Payne","given":"Sharon"}],"issued":{"date-parts":[["2017",11,1]]}}}],"schema":"https://github.com/citation-style-language/schema/raw/master/csl-citation.json"} </w:instrText>
      </w:r>
      <w:r>
        <w:fldChar w:fldCharType="separate"/>
      </w:r>
      <w:r>
        <w:rPr>
          <w:noProof/>
        </w:rPr>
        <w:t>(Isaak et al., 2017)</w:t>
      </w:r>
      <w:r>
        <w:fldChar w:fldCharType="end"/>
      </w:r>
      <w:r>
        <w:t xml:space="preserve">. </w:t>
      </w:r>
      <w:r w:rsidR="00CF5389">
        <w:t>Temperature</w:t>
      </w:r>
      <w:r w:rsidR="004020A6">
        <w:t>s</w:t>
      </w:r>
      <w:r w:rsidR="00CF5389">
        <w:t xml:space="preserve"> in</w:t>
      </w:r>
      <w:r>
        <w:t xml:space="preserve"> a stream</w:t>
      </w:r>
      <w:r w:rsidR="004020A6">
        <w:t xml:space="preserve"> generally</w:t>
      </w:r>
      <w:r>
        <w:t xml:space="preserve"> </w:t>
      </w:r>
      <w:r w:rsidR="004020A6">
        <w:t>vary</w:t>
      </w:r>
      <w:r w:rsidR="00CF5389">
        <w:t xml:space="preserve"> spatially and temporally</w:t>
      </w:r>
      <w:r w:rsidR="004020A6">
        <w:t xml:space="preserve"> and are</w:t>
      </w:r>
      <w:r w:rsidR="00CF5389">
        <w:t xml:space="preserve"> affected by controls such as atmospheric temperature, radiation, riparian shading, and upstream reservoir releases. </w:t>
      </w:r>
      <w:r w:rsidR="00CF5389" w:rsidRPr="00CF5389">
        <w:t xml:space="preserve">As atmospheric temperatures </w:t>
      </w:r>
      <w:r w:rsidR="004020A6">
        <w:t>increase with climate change</w:t>
      </w:r>
      <w:r w:rsidR="00CF5389" w:rsidRPr="00CF5389">
        <w:t>, stream temperatures will also increase</w:t>
      </w:r>
      <w:r w:rsidR="004020A6">
        <w:t xml:space="preserve">. </w:t>
      </w:r>
      <w:r w:rsidR="00037304">
        <w:t>In a study of how streamflow temperatures in the western US are expected to respond to futu</w:t>
      </w:r>
      <w:r w:rsidR="00AA3AF7">
        <w:t xml:space="preserve">re climate change, </w:t>
      </w:r>
      <w:proofErr w:type="spellStart"/>
      <w:r w:rsidR="00AA3AF7">
        <w:t>Isaak</w:t>
      </w:r>
      <w:proofErr w:type="spellEnd"/>
      <w:r w:rsidR="00AA3AF7">
        <w:t xml:space="preserve"> et al.</w:t>
      </w:r>
      <w:r w:rsidR="00037304">
        <w:t xml:space="preserve"> </w:t>
      </w:r>
      <w:r w:rsidR="00037304">
        <w:fldChar w:fldCharType="begin"/>
      </w:r>
      <w:r w:rsidR="00AA3AF7">
        <w:instrText xml:space="preserve"> ADDIN ZOTERO_ITEM CSL_CITATION {"citationID":"nBqmGPSk","properties":{"formattedCitation":"(2017)","plainCitation":"(2017)"},"citationItems":[{"id":1423,"uris":["http://zotero.org/users/36211/items/BXHNBPXD"],"uri":["http://zotero.org/users/36211/items/BXHNBPXD"],"itemData":{"id":1423,"type":"article-journal","title":"The NorWeST Summer Stream Temperature Model and Scenarios for the Western U.S.: A Crowd</w:instrText>
      </w:r>
      <w:r w:rsidR="00AA3AF7">
        <w:rPr>
          <w:rFonts w:ascii="Palatino Linotype" w:hAnsi="Palatino Linotype" w:cs="Palatino Linotype"/>
        </w:rPr>
        <w:instrText>‐</w:instrText>
      </w:r>
      <w:r w:rsidR="00AA3AF7">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sidR="00AA3AF7">
        <w:rPr>
          <w:rFonts w:ascii="Palatino Linotype" w:hAnsi="Palatino Linotype" w:cs="Palatino Linotype"/>
        </w:rPr>
        <w:instrText>‐</w:instrText>
      </w:r>
      <w:r w:rsidR="00AA3AF7">
        <w:instrText xml:space="preserve">Payne","given":"Sharon"}],"issued":{"date-parts":[["2017",11,1]]}},"suppress-author":true}],"schema":"https://github.com/citation-style-language/schema/raw/master/csl-citation.json"} </w:instrText>
      </w:r>
      <w:r w:rsidR="00037304">
        <w:fldChar w:fldCharType="separate"/>
      </w:r>
      <w:r w:rsidR="00AA3AF7">
        <w:rPr>
          <w:noProof/>
        </w:rPr>
        <w:t>(2017)</w:t>
      </w:r>
      <w:r w:rsidR="00037304">
        <w:fldChar w:fldCharType="end"/>
      </w:r>
      <w:r w:rsidR="00037304">
        <w:t xml:space="preserve"> found that August streamflow temperatures in Central California will increase by about 1.0</w:t>
      </w:r>
      <w:r w:rsidR="00037304" w:rsidRPr="00E431A7">
        <w:rPr>
          <w:rFonts w:ascii="Lucida Grande" w:hAnsi="Lucida Grande" w:cs="Lucida Grande"/>
          <w:b/>
          <w:color w:val="000000"/>
        </w:rPr>
        <w:t>°</w:t>
      </w:r>
      <w:r w:rsidR="00037304">
        <w:t xml:space="preserve">C by the end of the century. Using the same dataset, we found that </w:t>
      </w:r>
      <w:r w:rsidR="006D0B90">
        <w:t xml:space="preserve">the increase in </w:t>
      </w:r>
      <w:r w:rsidR="00037304">
        <w:t xml:space="preserve">August streamflow temperatures for the Southern Sierra </w:t>
      </w:r>
      <w:r w:rsidR="006D0B90">
        <w:t>Region ranged from 0.3</w:t>
      </w:r>
      <w:r w:rsidR="006D0B90" w:rsidRPr="00E431A7">
        <w:rPr>
          <w:rFonts w:ascii="Lucida Grande" w:hAnsi="Lucida Grande" w:cs="Lucida Grande"/>
          <w:b/>
          <w:color w:val="000000"/>
        </w:rPr>
        <w:t>°</w:t>
      </w:r>
      <w:r w:rsidR="006D0B90">
        <w:t>C to 1.6</w:t>
      </w:r>
      <w:r w:rsidR="006D0B90" w:rsidRPr="00E431A7">
        <w:rPr>
          <w:rFonts w:ascii="Lucida Grande" w:hAnsi="Lucida Grande" w:cs="Lucida Grande"/>
          <w:b/>
          <w:color w:val="000000"/>
        </w:rPr>
        <w:t>°</w:t>
      </w:r>
      <w:r w:rsidR="006D0B90">
        <w:t>C, with an average change of 0.9</w:t>
      </w:r>
      <w:r w:rsidR="006D0B90" w:rsidRPr="00E431A7">
        <w:rPr>
          <w:rFonts w:ascii="Lucida Grande" w:hAnsi="Lucida Grande" w:cs="Lucida Grande"/>
          <w:b/>
          <w:color w:val="000000"/>
        </w:rPr>
        <w:t>°</w:t>
      </w:r>
      <w:r w:rsidR="006D0B90">
        <w:t>C. In general, lower elevation/warmer streams should a higher change in temperature than higher elevation/cooler streams.</w:t>
      </w:r>
    </w:p>
    <w:p w14:paraId="356B83A6" w14:textId="0FD723F5" w:rsidR="00037304" w:rsidRDefault="00037304" w:rsidP="00037304"/>
    <w:p w14:paraId="1ABC53B9" w14:textId="0CCE8899" w:rsidR="0013169E" w:rsidRDefault="000437D3" w:rsidP="0013169E">
      <w:r>
        <w:t>Review of climate change effects on sediment (forthcoming</w:t>
      </w:r>
      <w:r w:rsidR="0013169E">
        <w:t xml:space="preserve">) </w:t>
      </w:r>
    </w:p>
    <w:p w14:paraId="0A445987" w14:textId="77777777" w:rsidR="00271AB1" w:rsidRDefault="00271AB1" w:rsidP="00FA2D3F"/>
    <w:p w14:paraId="5B0F2695" w14:textId="77777777" w:rsidR="00181602" w:rsidRDefault="00181602" w:rsidP="00FA2D3F"/>
    <w:p w14:paraId="6F47FCCA" w14:textId="0924A239" w:rsidR="00271AB1" w:rsidRPr="005F627C" w:rsidRDefault="00271AB1" w:rsidP="00FA2D3F">
      <w:pPr>
        <w:rPr>
          <w:u w:val="single"/>
        </w:rPr>
      </w:pPr>
      <w:r w:rsidRPr="005F627C">
        <w:rPr>
          <w:u w:val="single"/>
        </w:rPr>
        <w:t>Vegetation</w:t>
      </w:r>
      <w:r w:rsidR="002E6E67">
        <w:rPr>
          <w:u w:val="single"/>
        </w:rPr>
        <w:t xml:space="preserve"> Transformation</w:t>
      </w:r>
    </w:p>
    <w:p w14:paraId="7BCD4C99" w14:textId="77777777" w:rsidR="005F627C" w:rsidRDefault="005F627C" w:rsidP="005F627C"/>
    <w:p w14:paraId="11E485C1" w14:textId="72A80551" w:rsidR="002616D7" w:rsidRDefault="002616D7" w:rsidP="002616D7">
      <w:pPr>
        <w:pStyle w:val="ListParagraph"/>
        <w:numPr>
          <w:ilvl w:val="0"/>
          <w:numId w:val="11"/>
        </w:numPr>
      </w:pPr>
      <w:r>
        <w:t>Disturbances – forest die-off</w:t>
      </w:r>
    </w:p>
    <w:p w14:paraId="779A7E53" w14:textId="2C815C4D" w:rsidR="002616D7" w:rsidRDefault="002616D7" w:rsidP="002616D7">
      <w:pPr>
        <w:pStyle w:val="ListParagraph"/>
        <w:numPr>
          <w:ilvl w:val="0"/>
          <w:numId w:val="11"/>
        </w:numPr>
      </w:pPr>
      <w:r>
        <w:t>Disturbances –</w:t>
      </w:r>
      <w:r>
        <w:t xml:space="preserve"> wildfire</w:t>
      </w:r>
    </w:p>
    <w:p w14:paraId="7CED220C" w14:textId="4EA8481A" w:rsidR="002616D7" w:rsidRDefault="002616D7" w:rsidP="002616D7">
      <w:pPr>
        <w:pStyle w:val="ListParagraph"/>
        <w:numPr>
          <w:ilvl w:val="0"/>
          <w:numId w:val="11"/>
        </w:numPr>
      </w:pPr>
      <w:r>
        <w:t>Disturbances –</w:t>
      </w:r>
      <w:r>
        <w:t xml:space="preserve"> bark beetle</w:t>
      </w:r>
    </w:p>
    <w:p w14:paraId="23AFC3BE" w14:textId="50DB8E07" w:rsidR="002616D7" w:rsidRDefault="002616D7" w:rsidP="002616D7">
      <w:pPr>
        <w:pStyle w:val="ListParagraph"/>
        <w:numPr>
          <w:ilvl w:val="0"/>
          <w:numId w:val="11"/>
        </w:numPr>
      </w:pPr>
      <w:r>
        <w:t>Species distributions</w:t>
      </w:r>
    </w:p>
    <w:p w14:paraId="5EF13C88" w14:textId="72559AEC" w:rsidR="00FA2D3F" w:rsidRDefault="002616D7" w:rsidP="00FA2D3F">
      <w:pPr>
        <w:pStyle w:val="ListParagraph"/>
        <w:numPr>
          <w:ilvl w:val="0"/>
          <w:numId w:val="11"/>
        </w:numPr>
      </w:pPr>
      <w:r>
        <w:t>Vegetation conversion</w:t>
      </w:r>
    </w:p>
    <w:p w14:paraId="4AC4A333" w14:textId="77777777" w:rsidR="00D8065A" w:rsidRDefault="00D8065A" w:rsidP="0013169E"/>
    <w:p w14:paraId="082F1D74" w14:textId="77777777" w:rsidR="0013169E" w:rsidRDefault="0013169E" w:rsidP="0013169E"/>
    <w:p w14:paraId="12898EA9" w14:textId="7D485D9E" w:rsidR="0013169E" w:rsidRPr="002616D7" w:rsidRDefault="00D14F3D" w:rsidP="0013169E">
      <w:pPr>
        <w:rPr>
          <w:u w:val="single"/>
        </w:rPr>
      </w:pPr>
      <w:r w:rsidRPr="002616D7">
        <w:rPr>
          <w:u w:val="single"/>
        </w:rPr>
        <w:t>References</w:t>
      </w:r>
    </w:p>
    <w:p w14:paraId="0E52104F" w14:textId="77777777" w:rsidR="00D14F3D" w:rsidRDefault="00D14F3D" w:rsidP="0013169E"/>
    <w:p w14:paraId="7CC38C11" w14:textId="77777777" w:rsidR="000925B3" w:rsidRPr="000925B3" w:rsidRDefault="00D14F3D" w:rsidP="000925B3">
      <w:pPr>
        <w:pStyle w:val="Bibliography"/>
      </w:pPr>
      <w:r>
        <w:fldChar w:fldCharType="begin"/>
      </w:r>
      <w:r w:rsidR="001C6A74">
        <w:instrText xml:space="preserve"> ADDIN ZOTERO_BIBL {"custom":[]} CSL_BIBLIOGRAPHY </w:instrText>
      </w:r>
      <w:r>
        <w:fldChar w:fldCharType="separate"/>
      </w:r>
      <w:r w:rsidR="000925B3" w:rsidRPr="000925B3">
        <w:t>Abatzoglou, J., Brown, T., 2012. A comparison of statistical downscaling methods suited for wildfire applications. Int. J. Climatol. 32, 772–780. doi:10.1002/joc.2312</w:t>
      </w:r>
    </w:p>
    <w:p w14:paraId="74E1709E" w14:textId="77777777" w:rsidR="000925B3" w:rsidRPr="000925B3" w:rsidRDefault="000925B3" w:rsidP="000925B3">
      <w:pPr>
        <w:pStyle w:val="Bibliography"/>
      </w:pPr>
      <w:r w:rsidRPr="000925B3">
        <w:t>Berg, N., Hall, A., 2015. Increased Interannual Precipitation Extremes over California under Climate Change. J. Clim. 28, 6324–6334. doi:10.1175/JCLI-D-14-00624.1</w:t>
      </w:r>
    </w:p>
    <w:p w14:paraId="07AA54C3" w14:textId="77777777" w:rsidR="000925B3" w:rsidRPr="000925B3" w:rsidRDefault="000925B3" w:rsidP="000925B3">
      <w:pPr>
        <w:pStyle w:val="Bibliography"/>
      </w:pPr>
      <w:r w:rsidRPr="000925B3">
        <w:t>California Air Resources Board, 2017. California’s 2017 Climate Change Scoping Plan.</w:t>
      </w:r>
    </w:p>
    <w:p w14:paraId="2C827DF4" w14:textId="77777777" w:rsidR="000925B3" w:rsidRPr="000925B3" w:rsidRDefault="000925B3" w:rsidP="000925B3">
      <w:pPr>
        <w:pStyle w:val="Bibliography"/>
      </w:pPr>
      <w:r w:rsidRPr="000925B3">
        <w:t>Cook, B.I., Ault, T.R., Smerdon, J.E., 2015. Unprecedented 21st century drought risk in the American Southwest and Central Plains. Sci. Adv. 1, e1400082. doi:10.1126/sciadv.1400082</w:t>
      </w:r>
    </w:p>
    <w:p w14:paraId="2526CD90" w14:textId="77777777" w:rsidR="000925B3" w:rsidRPr="000925B3" w:rsidRDefault="000925B3" w:rsidP="000925B3">
      <w:pPr>
        <w:pStyle w:val="Bibliography"/>
      </w:pPr>
      <w:r w:rsidRPr="000925B3">
        <w:t>Cordero, E.C., Kessomkiat, W., Abatzoglou, J., Mauget, S.A., 2011. The identification of distinct patterns in California temperature trends. Clim. Change 108, 357–382. doi:10.1007/s10584-011-0023-y</w:t>
      </w:r>
    </w:p>
    <w:p w14:paraId="5CA8D192" w14:textId="77777777" w:rsidR="000925B3" w:rsidRPr="000925B3" w:rsidRDefault="000925B3" w:rsidP="000925B3">
      <w:pPr>
        <w:pStyle w:val="Bibliography"/>
      </w:pPr>
      <w:r w:rsidRPr="000925B3">
        <w:t>Dettinger, M.D., Ralph, F.M., Das, T., Neiman, P.J., Cayan, D.R., 2011. Atmospheric Rivers, Floods and the Water Resources of California. Water 3, 445–478. doi:10.3390/w3020445</w:t>
      </w:r>
    </w:p>
    <w:p w14:paraId="537CBA16" w14:textId="77777777" w:rsidR="000925B3" w:rsidRPr="000925B3" w:rsidRDefault="000925B3" w:rsidP="000925B3">
      <w:pPr>
        <w:pStyle w:val="Bibliography"/>
      </w:pPr>
      <w:r w:rsidRPr="000925B3">
        <w:t>Diffenbaugh, N., Ashfaq, M., 2010. Intensification of hot extremes in the United States. Geophys. Res. Lett. 37. doi:10.1029/2010GL043888</w:t>
      </w:r>
    </w:p>
    <w:p w14:paraId="72FBB4FB" w14:textId="77777777" w:rsidR="000925B3" w:rsidRPr="000925B3" w:rsidRDefault="000925B3" w:rsidP="000925B3">
      <w:pPr>
        <w:pStyle w:val="Bibliography"/>
      </w:pPr>
      <w:r w:rsidRPr="000925B3">
        <w:t>Gershunov, A., Guirguis, K., 2012. California heat waves in the present and future. Geophys. Res. Lett. 39. doi:10.1029/2012GL052979</w:t>
      </w:r>
    </w:p>
    <w:p w14:paraId="3D5AFCF7" w14:textId="77777777" w:rsidR="000925B3" w:rsidRPr="000925B3" w:rsidRDefault="000925B3" w:rsidP="000925B3">
      <w:pPr>
        <w:pStyle w:val="Bibliography"/>
      </w:pPr>
      <w:r w:rsidRPr="000925B3">
        <w:t>Guirguis, K., Gershunov, A., Tardy, A., Basu, R., 2013. The Impact of Recent Heat Waves on Human Health in California. J. Appl. Meteorol. Climatol. 53, 3–19. doi:10.1175/JAMC-D-13-0130.1</w:t>
      </w:r>
    </w:p>
    <w:p w14:paraId="66A76C44" w14:textId="77777777" w:rsidR="000925B3" w:rsidRPr="000925B3" w:rsidRDefault="000925B3" w:rsidP="000925B3">
      <w:pPr>
        <w:pStyle w:val="Bibliography"/>
      </w:pPr>
      <w:r w:rsidRPr="000925B3">
        <w:t>Hayhoe, K., Cayan, D., Field, C.B., Frumhoff, P.C., Maurer, E.P., Miller, N.L., Moser, S.C., Schneider, S.H., Cahill, K.N., Cleland, E.E., Dale, L., Drapek, R., Hanemann, R.M., Kalkstein, L.S., Lenihan, J., Lunch, C.K., Neilson, R.P., Sheridan, S.C., Verville, J.H., 2004. Emissions pathways, climate change, and impacts on California. Proc. Natl. Acad. Sci. 101, 12422–12427. doi:10.1073/pnas.0404500101</w:t>
      </w:r>
    </w:p>
    <w:p w14:paraId="3FF1530E" w14:textId="77777777" w:rsidR="000925B3" w:rsidRPr="000925B3" w:rsidRDefault="000925B3" w:rsidP="000925B3">
      <w:pPr>
        <w:pStyle w:val="Bibliography"/>
      </w:pPr>
      <w:r w:rsidRPr="000925B3">
        <w:t>He, M., Schwarz, A., Lynn, E., Anderson, M., 2018. Projected Changes in Precipitation, Temperature, and Drought across California’s Hydrologic Regions in the 21st Century. Climate 6, 31. doi:10.3390/cli6020031</w:t>
      </w:r>
    </w:p>
    <w:p w14:paraId="280C1E93" w14:textId="77777777" w:rsidR="000925B3" w:rsidRPr="000925B3" w:rsidRDefault="000925B3" w:rsidP="000925B3">
      <w:pPr>
        <w:pStyle w:val="Bibliography"/>
      </w:pPr>
      <w:r w:rsidRPr="000925B3">
        <w:t>Isaak, D.J., Wenger, S.J., Peterson, E.E., Hoef, J.M.V., Nagel, D.E., Luce, C.H., Hostetler, S.W., Dunham, J.B., Roper, B.B., Wollrab, S.P., Chandler, G.L., Horan, D.L., Parkes</w:t>
      </w:r>
      <w:r w:rsidRPr="000925B3">
        <w:rPr>
          <w:rFonts w:ascii="Palatino Linotype" w:hAnsi="Palatino Linotype" w:cs="Palatino Linotype"/>
        </w:rPr>
        <w:t>‐</w:t>
      </w:r>
      <w:r w:rsidRPr="000925B3">
        <w:t>Payne, S., 2017. The NorWeST Summer Stream Temperature Model and Scenarios for the Western U.S.: A Crowd</w:t>
      </w:r>
      <w:r w:rsidRPr="000925B3">
        <w:rPr>
          <w:rFonts w:ascii="Palatino Linotype" w:hAnsi="Palatino Linotype" w:cs="Palatino Linotype"/>
        </w:rPr>
        <w:t>‐</w:t>
      </w:r>
      <w:r w:rsidRPr="000925B3">
        <w:t>Sourced Database and New Geospatial Tools Foster a User Community and Predict Broad Climate Warming of Rivers and Streams. Water Resour. Res. 53, 9181–9205. doi:10.1002/2017WR020969</w:t>
      </w:r>
    </w:p>
    <w:p w14:paraId="73FDA2C0" w14:textId="77777777" w:rsidR="000925B3" w:rsidRPr="000925B3" w:rsidRDefault="000925B3" w:rsidP="000925B3">
      <w:pPr>
        <w:pStyle w:val="Bibliography"/>
      </w:pPr>
      <w:r w:rsidRPr="000925B3">
        <w:t>Klos, P.Z., Link, T.E., Abatzoglou, J.T., 2014. Extent of the rain-snow transition zone in the western U.S. under historic and projected climate. Geophys. Res. Lett. 41, 4560–4568. doi:10.1002/2014GL060500</w:t>
      </w:r>
    </w:p>
    <w:p w14:paraId="6459862D" w14:textId="77777777" w:rsidR="000925B3" w:rsidRPr="000925B3" w:rsidRDefault="000925B3" w:rsidP="000925B3">
      <w:pPr>
        <w:pStyle w:val="Bibliography"/>
      </w:pPr>
      <w:r w:rsidRPr="000925B3">
        <w:t>Meehl, G.A., Tebaldi, C., 2004. More Intense, More Frequent, and Longer Lasting Heat Waves in the 21st Century. Science 305, 994–997. doi:10.1126/science.1098704</w:t>
      </w:r>
    </w:p>
    <w:p w14:paraId="597D51E0" w14:textId="77777777" w:rsidR="000925B3" w:rsidRPr="000925B3" w:rsidRDefault="000925B3" w:rsidP="000925B3">
      <w:pPr>
        <w:pStyle w:val="Bibliography"/>
      </w:pPr>
      <w:r w:rsidRPr="000925B3">
        <w:t>Naz, B.S., Kao, S.-C., Ashfaq, M., Rastogi, D., Mei, R., Bowling, L.C., 2016. Regional hydrologic response to climate change in the conterminous United States using high-resolution hydroclimate simulations. Glob. Planet. Change 143, 100–117. doi:10.1016/j.gloplacha.2016.06.003</w:t>
      </w:r>
    </w:p>
    <w:p w14:paraId="37BADCEF" w14:textId="77777777" w:rsidR="000925B3" w:rsidRPr="000925B3" w:rsidRDefault="000925B3" w:rsidP="000925B3">
      <w:pPr>
        <w:pStyle w:val="Bibliography"/>
      </w:pPr>
      <w:r w:rsidRPr="000925B3">
        <w:t>Office of Environmental Health Hazard Assessment, 2018. Indicators of Climate Change in California. California Environmental Protection Agency.</w:t>
      </w:r>
    </w:p>
    <w:p w14:paraId="16BA9F82" w14:textId="77777777" w:rsidR="000925B3" w:rsidRPr="000925B3" w:rsidRDefault="000925B3" w:rsidP="000925B3">
      <w:pPr>
        <w:pStyle w:val="Bibliography"/>
      </w:pPr>
      <w:r w:rsidRPr="000925B3">
        <w:t>Pendergrass, A.G., Knutti, R., Lehner, F., Deser, C., Sanderson, B.M., 2017. Precipitation variability increases in a warmer climate. Sci. Rep. 7, 17966. doi:10.1038/s41598-017-17966-y</w:t>
      </w:r>
    </w:p>
    <w:p w14:paraId="1085FA2C" w14:textId="77777777" w:rsidR="000925B3" w:rsidRPr="000925B3" w:rsidRDefault="000925B3" w:rsidP="000925B3">
      <w:pPr>
        <w:pStyle w:val="Bibliography"/>
      </w:pPr>
      <w:r w:rsidRPr="000925B3">
        <w:t>Shukla, S., Safeeq, M., AghaKouchak, A., Guan, K., Funk, C., 2015. Temperature impacts on the water year 2014 drought in California. Geophys. Res. Lett. 42, 2015GL063666. doi:10.1002/2015GL063666</w:t>
      </w:r>
    </w:p>
    <w:p w14:paraId="7EDB2972" w14:textId="77777777" w:rsidR="000925B3" w:rsidRPr="000925B3" w:rsidRDefault="000925B3" w:rsidP="000925B3">
      <w:pPr>
        <w:pStyle w:val="Bibliography"/>
      </w:pPr>
      <w:r w:rsidRPr="000925B3">
        <w:t>Swain, D.L., Langenbrunner, B., Neelin, J.D., Hall, A., 2018. Increasing precipitation volatility in twenty-first-century California. Nat. Clim. Change 8, 427. doi:10.1038/s41558-018-0140-y</w:t>
      </w:r>
    </w:p>
    <w:p w14:paraId="38D1F4D9" w14:textId="77777777" w:rsidR="000925B3" w:rsidRPr="000925B3" w:rsidRDefault="000925B3" w:rsidP="000925B3">
      <w:pPr>
        <w:pStyle w:val="Bibliography"/>
      </w:pPr>
      <w:r w:rsidRPr="000925B3">
        <w:t>van Vuuren, D.P., Edmonds, J., Kainuma, M., Riahi, K., Thomson, A., Hibbard, K., Hurtt, G.C., Kram, T., Krey, V., Lamarque, J.-F., Masui, T., Meinshausen, M., Nakicenovic, N., Smith, S.J., Rose, S.K., 2011. The representative concentration pathways: an overview. Clim. Change 109, 5. doi:10.1007/s10584-011-0148-z</w:t>
      </w:r>
    </w:p>
    <w:p w14:paraId="5C3C7C12" w14:textId="7E7AA6B3" w:rsidR="00D14F3D" w:rsidRDefault="00D14F3D" w:rsidP="0013169E">
      <w:r>
        <w:fldChar w:fldCharType="end"/>
      </w:r>
    </w:p>
    <w:p w14:paraId="752AA0E6" w14:textId="77777777" w:rsidR="00D8065A" w:rsidRDefault="00D8065A" w:rsidP="00FA2D3F"/>
    <w:bookmarkEnd w:id="0"/>
    <w:bookmarkEnd w:id="1"/>
    <w:p w14:paraId="2FB5689E" w14:textId="77777777" w:rsidR="00760406" w:rsidRDefault="00760406"/>
    <w:sectPr w:rsidR="00760406" w:rsidSect="007B6B5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A1185"/>
    <w:multiLevelType w:val="hybridMultilevel"/>
    <w:tmpl w:val="92347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5A627D"/>
    <w:multiLevelType w:val="hybridMultilevel"/>
    <w:tmpl w:val="448AE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AC36E2"/>
    <w:multiLevelType w:val="multilevel"/>
    <w:tmpl w:val="D6366216"/>
    <w:lvl w:ilvl="0">
      <w:start w:val="15"/>
      <w:numFmt w:val="decimal"/>
      <w:pStyle w:val="Heading1"/>
      <w:suff w:val="space"/>
      <w:lvlText w:val="Chapter %1 -"/>
      <w:lvlJc w:val="left"/>
      <w:pPr>
        <w:ind w:left="475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
      <w:lvlJc w:val="left"/>
      <w:pPr>
        <w:ind w:left="360" w:hanging="360"/>
      </w:pPr>
      <w:rPr>
        <w:rFonts w:ascii="Arial" w:hAnsi="Arial" w:cs="Arial" w:hint="default"/>
        <w:i w:val="0"/>
        <w:color w:val="365F91"/>
        <w:sz w:val="32"/>
        <w:szCs w:val="32"/>
      </w:rPr>
    </w:lvl>
    <w:lvl w:ilvl="2">
      <w:start w:val="1"/>
      <w:numFmt w:val="decimal"/>
      <w:pStyle w:val="Heading3"/>
      <w:lvlText w:val="%1.%2.%3"/>
      <w:lvlJc w:val="left"/>
      <w:pPr>
        <w:ind w:left="720" w:hanging="720"/>
      </w:pPr>
      <w:rPr>
        <w:rFonts w:ascii="Arial" w:hAnsi="Arial" w:cs="Arial" w:hint="default"/>
        <w:color w:val="365F91"/>
        <w:sz w:val="26"/>
        <w:szCs w:val="26"/>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2AF7A19"/>
    <w:multiLevelType w:val="hybridMultilevel"/>
    <w:tmpl w:val="B986F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F45B53"/>
    <w:multiLevelType w:val="hybridMultilevel"/>
    <w:tmpl w:val="B56C9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395A93"/>
    <w:multiLevelType w:val="hybridMultilevel"/>
    <w:tmpl w:val="059C8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2C5999"/>
    <w:multiLevelType w:val="hybridMultilevel"/>
    <w:tmpl w:val="1C3C88E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
    <w:nsid w:val="41190B2D"/>
    <w:multiLevelType w:val="hybridMultilevel"/>
    <w:tmpl w:val="033A2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9A7F07"/>
    <w:multiLevelType w:val="hybridMultilevel"/>
    <w:tmpl w:val="E48A1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5253D9"/>
    <w:multiLevelType w:val="hybridMultilevel"/>
    <w:tmpl w:val="FC004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7C2D6D"/>
    <w:multiLevelType w:val="hybridMultilevel"/>
    <w:tmpl w:val="4880C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8"/>
  </w:num>
  <w:num w:numId="4">
    <w:abstractNumId w:val="10"/>
  </w:num>
  <w:num w:numId="5">
    <w:abstractNumId w:val="7"/>
  </w:num>
  <w:num w:numId="6">
    <w:abstractNumId w:val="9"/>
  </w:num>
  <w:num w:numId="7">
    <w:abstractNumId w:val="5"/>
  </w:num>
  <w:num w:numId="8">
    <w:abstractNumId w:val="1"/>
  </w:num>
  <w:num w:numId="9">
    <w:abstractNumId w:val="3"/>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D3F"/>
    <w:rsid w:val="00001EF5"/>
    <w:rsid w:val="0001680B"/>
    <w:rsid w:val="00020758"/>
    <w:rsid w:val="00036CAD"/>
    <w:rsid w:val="00037304"/>
    <w:rsid w:val="00037FA5"/>
    <w:rsid w:val="000437D3"/>
    <w:rsid w:val="00055AE2"/>
    <w:rsid w:val="000645AF"/>
    <w:rsid w:val="00064DCF"/>
    <w:rsid w:val="0006687D"/>
    <w:rsid w:val="00081B17"/>
    <w:rsid w:val="0008599B"/>
    <w:rsid w:val="00086205"/>
    <w:rsid w:val="000925B3"/>
    <w:rsid w:val="000948A3"/>
    <w:rsid w:val="0009507C"/>
    <w:rsid w:val="00095C38"/>
    <w:rsid w:val="00096137"/>
    <w:rsid w:val="000A1BE7"/>
    <w:rsid w:val="000A76B9"/>
    <w:rsid w:val="000B1C3D"/>
    <w:rsid w:val="000B38AA"/>
    <w:rsid w:val="000B7C2D"/>
    <w:rsid w:val="000C7763"/>
    <w:rsid w:val="000D069E"/>
    <w:rsid w:val="000D0D27"/>
    <w:rsid w:val="000D5C5D"/>
    <w:rsid w:val="000E1AFE"/>
    <w:rsid w:val="000E2C86"/>
    <w:rsid w:val="000E37A6"/>
    <w:rsid w:val="00100E4D"/>
    <w:rsid w:val="0011732C"/>
    <w:rsid w:val="0013169E"/>
    <w:rsid w:val="00134B9A"/>
    <w:rsid w:val="001438A6"/>
    <w:rsid w:val="00181602"/>
    <w:rsid w:val="00190337"/>
    <w:rsid w:val="001B5842"/>
    <w:rsid w:val="001C29D3"/>
    <w:rsid w:val="001C3AFA"/>
    <w:rsid w:val="001C6A2C"/>
    <w:rsid w:val="001C6A74"/>
    <w:rsid w:val="001D09DC"/>
    <w:rsid w:val="001F1CC7"/>
    <w:rsid w:val="00201E73"/>
    <w:rsid w:val="002242E0"/>
    <w:rsid w:val="002319B0"/>
    <w:rsid w:val="002344C2"/>
    <w:rsid w:val="00237159"/>
    <w:rsid w:val="002371D1"/>
    <w:rsid w:val="00240E74"/>
    <w:rsid w:val="00243436"/>
    <w:rsid w:val="00246BE9"/>
    <w:rsid w:val="00246DBC"/>
    <w:rsid w:val="00255915"/>
    <w:rsid w:val="00256795"/>
    <w:rsid w:val="002576B4"/>
    <w:rsid w:val="00261126"/>
    <w:rsid w:val="0026159F"/>
    <w:rsid w:val="002616D7"/>
    <w:rsid w:val="00271AB1"/>
    <w:rsid w:val="002836EA"/>
    <w:rsid w:val="00286D9D"/>
    <w:rsid w:val="002A0242"/>
    <w:rsid w:val="002A3100"/>
    <w:rsid w:val="002A3906"/>
    <w:rsid w:val="002A5D5C"/>
    <w:rsid w:val="002C0A56"/>
    <w:rsid w:val="002C3BB0"/>
    <w:rsid w:val="002C73CA"/>
    <w:rsid w:val="002C7D6C"/>
    <w:rsid w:val="002D3BB3"/>
    <w:rsid w:val="002D5CB0"/>
    <w:rsid w:val="002D5FD6"/>
    <w:rsid w:val="002D7423"/>
    <w:rsid w:val="002E2962"/>
    <w:rsid w:val="002E6E67"/>
    <w:rsid w:val="002F7384"/>
    <w:rsid w:val="00302275"/>
    <w:rsid w:val="0030664D"/>
    <w:rsid w:val="00306FD9"/>
    <w:rsid w:val="00307FFC"/>
    <w:rsid w:val="00312D7E"/>
    <w:rsid w:val="00314AFB"/>
    <w:rsid w:val="00314C7B"/>
    <w:rsid w:val="00336EEF"/>
    <w:rsid w:val="00347330"/>
    <w:rsid w:val="00372F31"/>
    <w:rsid w:val="003812AB"/>
    <w:rsid w:val="003954C7"/>
    <w:rsid w:val="003B2EC0"/>
    <w:rsid w:val="003C15DD"/>
    <w:rsid w:val="003C47E6"/>
    <w:rsid w:val="003D3F2D"/>
    <w:rsid w:val="003D754E"/>
    <w:rsid w:val="003E2E16"/>
    <w:rsid w:val="003E4AE0"/>
    <w:rsid w:val="003F00D1"/>
    <w:rsid w:val="003F0AC2"/>
    <w:rsid w:val="003F69BE"/>
    <w:rsid w:val="00400D3D"/>
    <w:rsid w:val="004020A6"/>
    <w:rsid w:val="004178C2"/>
    <w:rsid w:val="004371FC"/>
    <w:rsid w:val="004469BB"/>
    <w:rsid w:val="00457217"/>
    <w:rsid w:val="0047233F"/>
    <w:rsid w:val="004864D4"/>
    <w:rsid w:val="004B15EC"/>
    <w:rsid w:val="004B4240"/>
    <w:rsid w:val="004B75BA"/>
    <w:rsid w:val="004C4E21"/>
    <w:rsid w:val="004D17B3"/>
    <w:rsid w:val="004D3BB7"/>
    <w:rsid w:val="004E62CD"/>
    <w:rsid w:val="004F39A5"/>
    <w:rsid w:val="005065B1"/>
    <w:rsid w:val="00510617"/>
    <w:rsid w:val="00511AA6"/>
    <w:rsid w:val="0053471E"/>
    <w:rsid w:val="0054261D"/>
    <w:rsid w:val="00542677"/>
    <w:rsid w:val="00550D63"/>
    <w:rsid w:val="00556381"/>
    <w:rsid w:val="00562771"/>
    <w:rsid w:val="0059131B"/>
    <w:rsid w:val="0059233A"/>
    <w:rsid w:val="0059318F"/>
    <w:rsid w:val="005B291C"/>
    <w:rsid w:val="005B29FF"/>
    <w:rsid w:val="005B6FF4"/>
    <w:rsid w:val="005C5F76"/>
    <w:rsid w:val="005D2DB9"/>
    <w:rsid w:val="005D7769"/>
    <w:rsid w:val="005F1128"/>
    <w:rsid w:val="005F3EAA"/>
    <w:rsid w:val="005F627C"/>
    <w:rsid w:val="00600619"/>
    <w:rsid w:val="00614D2B"/>
    <w:rsid w:val="00620FFD"/>
    <w:rsid w:val="00634533"/>
    <w:rsid w:val="006451E9"/>
    <w:rsid w:val="006452E3"/>
    <w:rsid w:val="00661E25"/>
    <w:rsid w:val="00667A05"/>
    <w:rsid w:val="00687DA9"/>
    <w:rsid w:val="00690BF3"/>
    <w:rsid w:val="006A0B1A"/>
    <w:rsid w:val="006A5286"/>
    <w:rsid w:val="006B3B5E"/>
    <w:rsid w:val="006D05A6"/>
    <w:rsid w:val="006D0B90"/>
    <w:rsid w:val="006D1CA1"/>
    <w:rsid w:val="006E15CF"/>
    <w:rsid w:val="006E535D"/>
    <w:rsid w:val="006F05C7"/>
    <w:rsid w:val="006F11A6"/>
    <w:rsid w:val="006F3EEA"/>
    <w:rsid w:val="00712468"/>
    <w:rsid w:val="00713E40"/>
    <w:rsid w:val="007218B1"/>
    <w:rsid w:val="007227EC"/>
    <w:rsid w:val="00737E54"/>
    <w:rsid w:val="00750758"/>
    <w:rsid w:val="00750848"/>
    <w:rsid w:val="00760406"/>
    <w:rsid w:val="00793C81"/>
    <w:rsid w:val="0079463D"/>
    <w:rsid w:val="007B034B"/>
    <w:rsid w:val="007B6B5E"/>
    <w:rsid w:val="007D148A"/>
    <w:rsid w:val="007E48C6"/>
    <w:rsid w:val="007E5500"/>
    <w:rsid w:val="007E6B64"/>
    <w:rsid w:val="007F05DD"/>
    <w:rsid w:val="0080028E"/>
    <w:rsid w:val="00800CCF"/>
    <w:rsid w:val="008077A3"/>
    <w:rsid w:val="008315C4"/>
    <w:rsid w:val="008475B5"/>
    <w:rsid w:val="0085111F"/>
    <w:rsid w:val="008540BC"/>
    <w:rsid w:val="008632F4"/>
    <w:rsid w:val="00866C24"/>
    <w:rsid w:val="00875795"/>
    <w:rsid w:val="00881C9A"/>
    <w:rsid w:val="00881EFE"/>
    <w:rsid w:val="008A77EC"/>
    <w:rsid w:val="008A7907"/>
    <w:rsid w:val="008B19C9"/>
    <w:rsid w:val="008C6FCC"/>
    <w:rsid w:val="008E3573"/>
    <w:rsid w:val="008F2645"/>
    <w:rsid w:val="008F3756"/>
    <w:rsid w:val="009102CD"/>
    <w:rsid w:val="009176B4"/>
    <w:rsid w:val="009329D8"/>
    <w:rsid w:val="00937312"/>
    <w:rsid w:val="00940E01"/>
    <w:rsid w:val="00942F28"/>
    <w:rsid w:val="009501DF"/>
    <w:rsid w:val="00953B77"/>
    <w:rsid w:val="009637E6"/>
    <w:rsid w:val="00965E3F"/>
    <w:rsid w:val="0096770C"/>
    <w:rsid w:val="009853C4"/>
    <w:rsid w:val="00987747"/>
    <w:rsid w:val="0099359E"/>
    <w:rsid w:val="009A7A64"/>
    <w:rsid w:val="009A7E4E"/>
    <w:rsid w:val="009B1E35"/>
    <w:rsid w:val="009C2677"/>
    <w:rsid w:val="009D434A"/>
    <w:rsid w:val="009D7220"/>
    <w:rsid w:val="009E0749"/>
    <w:rsid w:val="009E3059"/>
    <w:rsid w:val="009E7261"/>
    <w:rsid w:val="009E7EA5"/>
    <w:rsid w:val="009F07B9"/>
    <w:rsid w:val="009F23C2"/>
    <w:rsid w:val="009F32CB"/>
    <w:rsid w:val="009F4F7F"/>
    <w:rsid w:val="00A01C0F"/>
    <w:rsid w:val="00A14087"/>
    <w:rsid w:val="00A16B86"/>
    <w:rsid w:val="00A231B9"/>
    <w:rsid w:val="00A27AE2"/>
    <w:rsid w:val="00A410FC"/>
    <w:rsid w:val="00A446AE"/>
    <w:rsid w:val="00A45DBD"/>
    <w:rsid w:val="00A519D9"/>
    <w:rsid w:val="00A51D7A"/>
    <w:rsid w:val="00A84D38"/>
    <w:rsid w:val="00A90CA3"/>
    <w:rsid w:val="00AA300E"/>
    <w:rsid w:val="00AA3AF7"/>
    <w:rsid w:val="00AC2BC5"/>
    <w:rsid w:val="00AD0222"/>
    <w:rsid w:val="00AD152A"/>
    <w:rsid w:val="00AD7FB4"/>
    <w:rsid w:val="00AE05D1"/>
    <w:rsid w:val="00AE5155"/>
    <w:rsid w:val="00B05369"/>
    <w:rsid w:val="00B0613A"/>
    <w:rsid w:val="00B07767"/>
    <w:rsid w:val="00B10278"/>
    <w:rsid w:val="00B22E3D"/>
    <w:rsid w:val="00B36B10"/>
    <w:rsid w:val="00B56A48"/>
    <w:rsid w:val="00B6337E"/>
    <w:rsid w:val="00B67635"/>
    <w:rsid w:val="00B732A6"/>
    <w:rsid w:val="00B8171E"/>
    <w:rsid w:val="00B85BF1"/>
    <w:rsid w:val="00B94C65"/>
    <w:rsid w:val="00BA263B"/>
    <w:rsid w:val="00BB78C3"/>
    <w:rsid w:val="00BD3A88"/>
    <w:rsid w:val="00BD411E"/>
    <w:rsid w:val="00BE0883"/>
    <w:rsid w:val="00BE1BDB"/>
    <w:rsid w:val="00BF0ECD"/>
    <w:rsid w:val="00BF3EC2"/>
    <w:rsid w:val="00BF4B14"/>
    <w:rsid w:val="00BF7AB6"/>
    <w:rsid w:val="00C07640"/>
    <w:rsid w:val="00C07A8A"/>
    <w:rsid w:val="00C24F81"/>
    <w:rsid w:val="00C3567A"/>
    <w:rsid w:val="00C511C2"/>
    <w:rsid w:val="00C51590"/>
    <w:rsid w:val="00C5751E"/>
    <w:rsid w:val="00C610EA"/>
    <w:rsid w:val="00C62CB1"/>
    <w:rsid w:val="00C67F5B"/>
    <w:rsid w:val="00C75A4D"/>
    <w:rsid w:val="00C76F20"/>
    <w:rsid w:val="00C8568C"/>
    <w:rsid w:val="00CA065C"/>
    <w:rsid w:val="00CB5C4F"/>
    <w:rsid w:val="00CC2F36"/>
    <w:rsid w:val="00CD1C59"/>
    <w:rsid w:val="00CD6A4B"/>
    <w:rsid w:val="00CE1142"/>
    <w:rsid w:val="00CE5457"/>
    <w:rsid w:val="00CF5389"/>
    <w:rsid w:val="00D0213E"/>
    <w:rsid w:val="00D127D0"/>
    <w:rsid w:val="00D14F3D"/>
    <w:rsid w:val="00D207A5"/>
    <w:rsid w:val="00D313FD"/>
    <w:rsid w:val="00D32506"/>
    <w:rsid w:val="00D32ED6"/>
    <w:rsid w:val="00D37762"/>
    <w:rsid w:val="00D64C99"/>
    <w:rsid w:val="00D8065A"/>
    <w:rsid w:val="00D8718F"/>
    <w:rsid w:val="00DB4696"/>
    <w:rsid w:val="00DB553D"/>
    <w:rsid w:val="00DC1AA3"/>
    <w:rsid w:val="00DC3539"/>
    <w:rsid w:val="00DF1B77"/>
    <w:rsid w:val="00E01C15"/>
    <w:rsid w:val="00E04A8B"/>
    <w:rsid w:val="00E04EB9"/>
    <w:rsid w:val="00E1102F"/>
    <w:rsid w:val="00E1252B"/>
    <w:rsid w:val="00E15290"/>
    <w:rsid w:val="00E16A96"/>
    <w:rsid w:val="00E20EC2"/>
    <w:rsid w:val="00E27B2D"/>
    <w:rsid w:val="00E3535D"/>
    <w:rsid w:val="00E42C5F"/>
    <w:rsid w:val="00E47AAD"/>
    <w:rsid w:val="00E50263"/>
    <w:rsid w:val="00E5665D"/>
    <w:rsid w:val="00E56C18"/>
    <w:rsid w:val="00E6627C"/>
    <w:rsid w:val="00E717AA"/>
    <w:rsid w:val="00E73B65"/>
    <w:rsid w:val="00E7704C"/>
    <w:rsid w:val="00E81FC4"/>
    <w:rsid w:val="00E8543B"/>
    <w:rsid w:val="00EA1733"/>
    <w:rsid w:val="00EC7AFE"/>
    <w:rsid w:val="00ED4E0F"/>
    <w:rsid w:val="00ED6B5B"/>
    <w:rsid w:val="00ED6D5E"/>
    <w:rsid w:val="00EE3CD3"/>
    <w:rsid w:val="00EF0B26"/>
    <w:rsid w:val="00F102E2"/>
    <w:rsid w:val="00F329FD"/>
    <w:rsid w:val="00F36C60"/>
    <w:rsid w:val="00F45267"/>
    <w:rsid w:val="00F53690"/>
    <w:rsid w:val="00F570DC"/>
    <w:rsid w:val="00F62815"/>
    <w:rsid w:val="00F63EEE"/>
    <w:rsid w:val="00F70F9C"/>
    <w:rsid w:val="00F858BC"/>
    <w:rsid w:val="00F85E11"/>
    <w:rsid w:val="00F86F96"/>
    <w:rsid w:val="00F93387"/>
    <w:rsid w:val="00FA1771"/>
    <w:rsid w:val="00FA2AEB"/>
    <w:rsid w:val="00FA2D3F"/>
    <w:rsid w:val="00FA57CD"/>
    <w:rsid w:val="00FA799B"/>
    <w:rsid w:val="00FB2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EC50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2D3F"/>
    <w:pPr>
      <w:jc w:val="both"/>
    </w:pPr>
    <w:rPr>
      <w:rFonts w:ascii="Arial" w:eastAsia="Calibri" w:hAnsi="Arial" w:cs="Times New Roman"/>
      <w:szCs w:val="22"/>
    </w:rPr>
  </w:style>
  <w:style w:type="paragraph" w:styleId="Heading1">
    <w:name w:val="heading 1"/>
    <w:basedOn w:val="Normal"/>
    <w:next w:val="Normal"/>
    <w:link w:val="Heading1Char"/>
    <w:uiPriority w:val="9"/>
    <w:qFormat/>
    <w:rsid w:val="00FA2D3F"/>
    <w:pPr>
      <w:keepNext/>
      <w:numPr>
        <w:numId w:val="1"/>
      </w:numPr>
      <w:spacing w:before="240" w:after="60"/>
      <w:jc w:val="center"/>
      <w:outlineLvl w:val="0"/>
    </w:pPr>
    <w:rPr>
      <w:rFonts w:eastAsia="Times New Roman" w:cs="Arial"/>
      <w:b/>
      <w:bCs/>
      <w:smallCaps/>
      <w:color w:val="365F91"/>
      <w:kern w:val="32"/>
      <w:sz w:val="40"/>
      <w:szCs w:val="32"/>
    </w:rPr>
  </w:style>
  <w:style w:type="paragraph" w:styleId="Heading2">
    <w:name w:val="heading 2"/>
    <w:basedOn w:val="Normal"/>
    <w:next w:val="Normal"/>
    <w:link w:val="Heading2Char"/>
    <w:uiPriority w:val="9"/>
    <w:unhideWhenUsed/>
    <w:qFormat/>
    <w:rsid w:val="00FA2D3F"/>
    <w:pPr>
      <w:keepNext/>
      <w:keepLines/>
      <w:numPr>
        <w:ilvl w:val="1"/>
        <w:numId w:val="1"/>
      </w:numPr>
      <w:spacing w:before="240" w:after="240"/>
      <w:jc w:val="left"/>
      <w:outlineLvl w:val="1"/>
    </w:pPr>
    <w:rPr>
      <w:rFonts w:eastAsia="Times New Roman" w:cs="Arial"/>
      <w:b/>
      <w:bCs/>
      <w:color w:val="365F91"/>
      <w:sz w:val="32"/>
      <w:szCs w:val="36"/>
    </w:rPr>
  </w:style>
  <w:style w:type="paragraph" w:styleId="Heading3">
    <w:name w:val="heading 3"/>
    <w:basedOn w:val="Normal"/>
    <w:next w:val="Normal"/>
    <w:link w:val="Heading3Char"/>
    <w:unhideWhenUsed/>
    <w:qFormat/>
    <w:rsid w:val="00FA2D3F"/>
    <w:pPr>
      <w:keepNext/>
      <w:numPr>
        <w:ilvl w:val="2"/>
        <w:numId w:val="1"/>
      </w:numPr>
      <w:spacing w:before="240" w:after="60"/>
      <w:outlineLvl w:val="2"/>
    </w:pPr>
    <w:rPr>
      <w:rFonts w:eastAsia="Times New Roman" w:cs="Arial"/>
      <w:bCs/>
      <w:color w:val="365F9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D3F"/>
    <w:rPr>
      <w:rFonts w:ascii="Arial" w:eastAsia="Times New Roman" w:hAnsi="Arial" w:cs="Arial"/>
      <w:b/>
      <w:bCs/>
      <w:smallCaps/>
      <w:color w:val="365F91"/>
      <w:kern w:val="32"/>
      <w:sz w:val="40"/>
      <w:szCs w:val="32"/>
    </w:rPr>
  </w:style>
  <w:style w:type="character" w:customStyle="1" w:styleId="Heading2Char">
    <w:name w:val="Heading 2 Char"/>
    <w:basedOn w:val="DefaultParagraphFont"/>
    <w:link w:val="Heading2"/>
    <w:uiPriority w:val="9"/>
    <w:rsid w:val="00FA2D3F"/>
    <w:rPr>
      <w:rFonts w:ascii="Arial" w:eastAsia="Times New Roman" w:hAnsi="Arial" w:cs="Arial"/>
      <w:b/>
      <w:bCs/>
      <w:color w:val="365F91"/>
      <w:sz w:val="32"/>
      <w:szCs w:val="36"/>
    </w:rPr>
  </w:style>
  <w:style w:type="character" w:customStyle="1" w:styleId="Heading3Char">
    <w:name w:val="Heading 3 Char"/>
    <w:basedOn w:val="DefaultParagraphFont"/>
    <w:link w:val="Heading3"/>
    <w:rsid w:val="00FA2D3F"/>
    <w:rPr>
      <w:rFonts w:ascii="Arial" w:eastAsia="Times New Roman" w:hAnsi="Arial" w:cs="Arial"/>
      <w:bCs/>
      <w:color w:val="365F91"/>
      <w:sz w:val="26"/>
    </w:rPr>
  </w:style>
  <w:style w:type="paragraph" w:customStyle="1" w:styleId="Default">
    <w:name w:val="Default"/>
    <w:rsid w:val="00FA2D3F"/>
    <w:pPr>
      <w:autoSpaceDE w:val="0"/>
      <w:autoSpaceDN w:val="0"/>
      <w:adjustRightInd w:val="0"/>
    </w:pPr>
    <w:rPr>
      <w:rFonts w:ascii="Cambria" w:eastAsia="Calibri" w:hAnsi="Cambria" w:cs="Cambria"/>
      <w:color w:val="000000"/>
    </w:rPr>
  </w:style>
  <w:style w:type="paragraph" w:styleId="ListParagraph">
    <w:name w:val="List Paragraph"/>
    <w:basedOn w:val="Normal"/>
    <w:uiPriority w:val="34"/>
    <w:qFormat/>
    <w:rsid w:val="00181602"/>
    <w:pPr>
      <w:ind w:left="720"/>
      <w:contextualSpacing/>
    </w:pPr>
  </w:style>
  <w:style w:type="paragraph" w:styleId="BalloonText">
    <w:name w:val="Balloon Text"/>
    <w:basedOn w:val="Normal"/>
    <w:link w:val="BalloonTextChar"/>
    <w:uiPriority w:val="99"/>
    <w:semiHidden/>
    <w:unhideWhenUsed/>
    <w:rsid w:val="00B053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05369"/>
    <w:rPr>
      <w:rFonts w:ascii="Lucida Grande" w:eastAsia="Calibri" w:hAnsi="Lucida Grande" w:cs="Lucida Grande"/>
      <w:sz w:val="18"/>
      <w:szCs w:val="18"/>
    </w:rPr>
  </w:style>
  <w:style w:type="paragraph" w:styleId="Caption">
    <w:name w:val="caption"/>
    <w:basedOn w:val="Normal"/>
    <w:next w:val="Normal"/>
    <w:uiPriority w:val="35"/>
    <w:unhideWhenUsed/>
    <w:qFormat/>
    <w:rsid w:val="00B05369"/>
    <w:pPr>
      <w:spacing w:after="200"/>
    </w:pPr>
    <w:rPr>
      <w:b/>
      <w:bCs/>
      <w:color w:val="4F81BD" w:themeColor="accent1"/>
      <w:sz w:val="18"/>
      <w:szCs w:val="18"/>
    </w:rPr>
  </w:style>
  <w:style w:type="paragraph" w:styleId="Bibliography">
    <w:name w:val="Bibliography"/>
    <w:basedOn w:val="Normal"/>
    <w:next w:val="Normal"/>
    <w:uiPriority w:val="37"/>
    <w:unhideWhenUsed/>
    <w:rsid w:val="00D14F3D"/>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2D3F"/>
    <w:pPr>
      <w:jc w:val="both"/>
    </w:pPr>
    <w:rPr>
      <w:rFonts w:ascii="Arial" w:eastAsia="Calibri" w:hAnsi="Arial" w:cs="Times New Roman"/>
      <w:szCs w:val="22"/>
    </w:rPr>
  </w:style>
  <w:style w:type="paragraph" w:styleId="Heading1">
    <w:name w:val="heading 1"/>
    <w:basedOn w:val="Normal"/>
    <w:next w:val="Normal"/>
    <w:link w:val="Heading1Char"/>
    <w:uiPriority w:val="9"/>
    <w:qFormat/>
    <w:rsid w:val="00FA2D3F"/>
    <w:pPr>
      <w:keepNext/>
      <w:numPr>
        <w:numId w:val="1"/>
      </w:numPr>
      <w:spacing w:before="240" w:after="60"/>
      <w:jc w:val="center"/>
      <w:outlineLvl w:val="0"/>
    </w:pPr>
    <w:rPr>
      <w:rFonts w:eastAsia="Times New Roman" w:cs="Arial"/>
      <w:b/>
      <w:bCs/>
      <w:smallCaps/>
      <w:color w:val="365F91"/>
      <w:kern w:val="32"/>
      <w:sz w:val="40"/>
      <w:szCs w:val="32"/>
    </w:rPr>
  </w:style>
  <w:style w:type="paragraph" w:styleId="Heading2">
    <w:name w:val="heading 2"/>
    <w:basedOn w:val="Normal"/>
    <w:next w:val="Normal"/>
    <w:link w:val="Heading2Char"/>
    <w:uiPriority w:val="9"/>
    <w:unhideWhenUsed/>
    <w:qFormat/>
    <w:rsid w:val="00FA2D3F"/>
    <w:pPr>
      <w:keepNext/>
      <w:keepLines/>
      <w:numPr>
        <w:ilvl w:val="1"/>
        <w:numId w:val="1"/>
      </w:numPr>
      <w:spacing w:before="240" w:after="240"/>
      <w:jc w:val="left"/>
      <w:outlineLvl w:val="1"/>
    </w:pPr>
    <w:rPr>
      <w:rFonts w:eastAsia="Times New Roman" w:cs="Arial"/>
      <w:b/>
      <w:bCs/>
      <w:color w:val="365F91"/>
      <w:sz w:val="32"/>
      <w:szCs w:val="36"/>
    </w:rPr>
  </w:style>
  <w:style w:type="paragraph" w:styleId="Heading3">
    <w:name w:val="heading 3"/>
    <w:basedOn w:val="Normal"/>
    <w:next w:val="Normal"/>
    <w:link w:val="Heading3Char"/>
    <w:unhideWhenUsed/>
    <w:qFormat/>
    <w:rsid w:val="00FA2D3F"/>
    <w:pPr>
      <w:keepNext/>
      <w:numPr>
        <w:ilvl w:val="2"/>
        <w:numId w:val="1"/>
      </w:numPr>
      <w:spacing w:before="240" w:after="60"/>
      <w:outlineLvl w:val="2"/>
    </w:pPr>
    <w:rPr>
      <w:rFonts w:eastAsia="Times New Roman" w:cs="Arial"/>
      <w:bCs/>
      <w:color w:val="365F9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D3F"/>
    <w:rPr>
      <w:rFonts w:ascii="Arial" w:eastAsia="Times New Roman" w:hAnsi="Arial" w:cs="Arial"/>
      <w:b/>
      <w:bCs/>
      <w:smallCaps/>
      <w:color w:val="365F91"/>
      <w:kern w:val="32"/>
      <w:sz w:val="40"/>
      <w:szCs w:val="32"/>
    </w:rPr>
  </w:style>
  <w:style w:type="character" w:customStyle="1" w:styleId="Heading2Char">
    <w:name w:val="Heading 2 Char"/>
    <w:basedOn w:val="DefaultParagraphFont"/>
    <w:link w:val="Heading2"/>
    <w:uiPriority w:val="9"/>
    <w:rsid w:val="00FA2D3F"/>
    <w:rPr>
      <w:rFonts w:ascii="Arial" w:eastAsia="Times New Roman" w:hAnsi="Arial" w:cs="Arial"/>
      <w:b/>
      <w:bCs/>
      <w:color w:val="365F91"/>
      <w:sz w:val="32"/>
      <w:szCs w:val="36"/>
    </w:rPr>
  </w:style>
  <w:style w:type="character" w:customStyle="1" w:styleId="Heading3Char">
    <w:name w:val="Heading 3 Char"/>
    <w:basedOn w:val="DefaultParagraphFont"/>
    <w:link w:val="Heading3"/>
    <w:rsid w:val="00FA2D3F"/>
    <w:rPr>
      <w:rFonts w:ascii="Arial" w:eastAsia="Times New Roman" w:hAnsi="Arial" w:cs="Arial"/>
      <w:bCs/>
      <w:color w:val="365F91"/>
      <w:sz w:val="26"/>
    </w:rPr>
  </w:style>
  <w:style w:type="paragraph" w:customStyle="1" w:styleId="Default">
    <w:name w:val="Default"/>
    <w:rsid w:val="00FA2D3F"/>
    <w:pPr>
      <w:autoSpaceDE w:val="0"/>
      <w:autoSpaceDN w:val="0"/>
      <w:adjustRightInd w:val="0"/>
    </w:pPr>
    <w:rPr>
      <w:rFonts w:ascii="Cambria" w:eastAsia="Calibri" w:hAnsi="Cambria" w:cs="Cambria"/>
      <w:color w:val="000000"/>
    </w:rPr>
  </w:style>
  <w:style w:type="paragraph" w:styleId="ListParagraph">
    <w:name w:val="List Paragraph"/>
    <w:basedOn w:val="Normal"/>
    <w:uiPriority w:val="34"/>
    <w:qFormat/>
    <w:rsid w:val="00181602"/>
    <w:pPr>
      <w:ind w:left="720"/>
      <w:contextualSpacing/>
    </w:pPr>
  </w:style>
  <w:style w:type="paragraph" w:styleId="BalloonText">
    <w:name w:val="Balloon Text"/>
    <w:basedOn w:val="Normal"/>
    <w:link w:val="BalloonTextChar"/>
    <w:uiPriority w:val="99"/>
    <w:semiHidden/>
    <w:unhideWhenUsed/>
    <w:rsid w:val="00B053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05369"/>
    <w:rPr>
      <w:rFonts w:ascii="Lucida Grande" w:eastAsia="Calibri" w:hAnsi="Lucida Grande" w:cs="Lucida Grande"/>
      <w:sz w:val="18"/>
      <w:szCs w:val="18"/>
    </w:rPr>
  </w:style>
  <w:style w:type="paragraph" w:styleId="Caption">
    <w:name w:val="caption"/>
    <w:basedOn w:val="Normal"/>
    <w:next w:val="Normal"/>
    <w:uiPriority w:val="35"/>
    <w:unhideWhenUsed/>
    <w:qFormat/>
    <w:rsid w:val="00B05369"/>
    <w:pPr>
      <w:spacing w:after="200"/>
    </w:pPr>
    <w:rPr>
      <w:b/>
      <w:bCs/>
      <w:color w:val="4F81BD" w:themeColor="accent1"/>
      <w:sz w:val="18"/>
      <w:szCs w:val="18"/>
    </w:rPr>
  </w:style>
  <w:style w:type="paragraph" w:styleId="Bibliography">
    <w:name w:val="Bibliography"/>
    <w:basedOn w:val="Normal"/>
    <w:next w:val="Normal"/>
    <w:uiPriority w:val="37"/>
    <w:unhideWhenUsed/>
    <w:rsid w:val="00D14F3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34330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image" Target="media/image3.jpg"/><Relationship Id="rId9" Type="http://schemas.openxmlformats.org/officeDocument/2006/relationships/image" Target="media/image4.jp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6</TotalTime>
  <Pages>10</Pages>
  <Words>12951</Words>
  <Characters>73822</Characters>
  <Application>Microsoft Macintosh Word</Application>
  <DocSecurity>0</DocSecurity>
  <Lines>615</Lines>
  <Paragraphs>173</Paragraphs>
  <ScaleCrop>false</ScaleCrop>
  <Company/>
  <LinksUpToDate>false</LinksUpToDate>
  <CharactersWithSpaces>86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Bart</dc:creator>
  <cp:keywords/>
  <dc:description/>
  <cp:lastModifiedBy>Ryan Bart</cp:lastModifiedBy>
  <cp:revision>234</cp:revision>
  <dcterms:created xsi:type="dcterms:W3CDTF">2018-04-03T20:36:00Z</dcterms:created>
  <dcterms:modified xsi:type="dcterms:W3CDTF">2018-05-12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dPVt8RTa"/&gt;&lt;style id="http://www.zotero.org/styles/journal-of-hydrology"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